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F5ED2C" w14:textId="2844C84F" w:rsidR="007816F7" w:rsidRDefault="007816F7" w:rsidP="002A1533">
      <w:pPr>
        <w:spacing w:after="0" w:line="360" w:lineRule="auto"/>
        <w:jc w:val="both"/>
      </w:pPr>
      <w:bookmarkStart w:id="0" w:name="_Hlk41591012"/>
      <w:r>
        <w:rPr>
          <w:rFonts w:ascii="Book Antiqua" w:eastAsia="Book Antiqua" w:hAnsi="Book Antiqua" w:cs="Book Antiqua"/>
          <w:b/>
          <w:color w:val="000000"/>
          <w:sz w:val="24"/>
        </w:rPr>
        <w:t>Nam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Journal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World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Journal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Cardiology</w:t>
      </w:r>
    </w:p>
    <w:p w14:paraId="199898C3" w14:textId="62197180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NO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67240</w:t>
      </w:r>
    </w:p>
    <w:p w14:paraId="0E293A59" w14:textId="7E70C06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</w:t>
      </w:r>
    </w:p>
    <w:p w14:paraId="5EB02313" w14:textId="77777777" w:rsidR="007816F7" w:rsidRDefault="007816F7" w:rsidP="002A1533">
      <w:pPr>
        <w:spacing w:after="0" w:line="360" w:lineRule="auto"/>
        <w:jc w:val="both"/>
      </w:pPr>
    </w:p>
    <w:p w14:paraId="263E7954" w14:textId="4275BEA1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benefit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from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yp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mpair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flux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relat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armacotherapy</w:t>
      </w:r>
    </w:p>
    <w:p w14:paraId="45C154CC" w14:textId="77777777" w:rsidR="007816F7" w:rsidRDefault="007816F7" w:rsidP="002A1533">
      <w:pPr>
        <w:spacing w:after="0" w:line="360" w:lineRule="auto"/>
        <w:jc w:val="both"/>
      </w:pPr>
    </w:p>
    <w:p w14:paraId="24DEE250" w14:textId="39161F39" w:rsidR="007816F7" w:rsidRDefault="005E05D0" w:rsidP="002A1533">
      <w:pPr>
        <w:spacing w:after="0"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hAnsi="Book Antiqua" w:cs="Book Antiqua" w:hint="eastAsia"/>
          <w:color w:val="000000"/>
          <w:sz w:val="24"/>
          <w:lang w:eastAsia="zh-CN"/>
        </w:rPr>
        <w:t>M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Pr="005E05D0">
        <w:rPr>
          <w:rFonts w:ascii="Book Antiqua" w:hAnsi="Book Antiqua" w:cs="Book Antiqua" w:hint="eastAsia"/>
          <w:i/>
          <w:color w:val="000000"/>
          <w:sz w:val="24"/>
          <w:lang w:eastAsia="zh-CN"/>
        </w:rPr>
        <w:t>et</w:t>
      </w:r>
      <w:r w:rsidR="001506C7">
        <w:rPr>
          <w:rFonts w:ascii="Book Antiqua" w:hAnsi="Book Antiqua" w:cs="Book Antiqua" w:hint="eastAsia"/>
          <w:i/>
          <w:color w:val="000000"/>
          <w:sz w:val="24"/>
          <w:lang w:eastAsia="zh-CN"/>
        </w:rPr>
        <w:t xml:space="preserve"> </w:t>
      </w:r>
      <w:r w:rsidRPr="005E05D0">
        <w:rPr>
          <w:rFonts w:ascii="Book Antiqua" w:hAnsi="Book Antiqua" w:cs="Book Antiqua" w:hint="eastAsia"/>
          <w:i/>
          <w:color w:val="000000"/>
          <w:sz w:val="24"/>
          <w:lang w:eastAsia="zh-CN"/>
        </w:rPr>
        <w:t>al</w:t>
      </w:r>
      <w:r>
        <w:rPr>
          <w:rFonts w:ascii="Book Antiqua" w:hAnsi="Book Antiqua" w:cs="Book Antiqua" w:hint="eastAsia"/>
          <w:color w:val="000000"/>
          <w:sz w:val="24"/>
          <w:lang w:eastAsia="zh-CN"/>
        </w:rPr>
        <w:t>.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etabolism</w:t>
      </w:r>
    </w:p>
    <w:p w14:paraId="159CE67D" w14:textId="77777777" w:rsidR="007816F7" w:rsidRDefault="007816F7" w:rsidP="002A1533">
      <w:pPr>
        <w:spacing w:after="0" w:line="360" w:lineRule="auto"/>
        <w:jc w:val="both"/>
      </w:pPr>
    </w:p>
    <w:p w14:paraId="3F431191" w14:textId="3E691C5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bookmarkStart w:id="1" w:name="OLE_LINK22"/>
      <w:bookmarkStart w:id="2" w:name="OLE_LINK23"/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bookmarkEnd w:id="1"/>
      <w:bookmarkEnd w:id="2"/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hmou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hmed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Tok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i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Mujahed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be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hilton</w:t>
      </w:r>
    </w:p>
    <w:p w14:paraId="0B05BE72" w14:textId="77777777" w:rsidR="007816F7" w:rsidRDefault="007816F7" w:rsidP="002A1533">
      <w:pPr>
        <w:spacing w:after="0" w:line="360" w:lineRule="auto"/>
        <w:jc w:val="both"/>
      </w:pPr>
    </w:p>
    <w:p w14:paraId="7667DBED" w14:textId="4698618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Nashaw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yl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ot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i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th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613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096CFC00" w14:textId="77777777" w:rsidR="007816F7" w:rsidRDefault="007816F7" w:rsidP="002A1533">
      <w:pPr>
        <w:spacing w:after="0" w:line="360" w:lineRule="auto"/>
        <w:jc w:val="both"/>
      </w:pPr>
    </w:p>
    <w:p w14:paraId="350C4ADE" w14:textId="2D4DD5D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Mahmou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hmed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Toka</w:t>
      </w:r>
      <w:proofErr w:type="spellEnd"/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mi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vi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-Cardiolog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al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onio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onio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822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33A0E956" w14:textId="77777777" w:rsidR="007816F7" w:rsidRDefault="007816F7" w:rsidP="002A1533">
      <w:pPr>
        <w:spacing w:after="0" w:line="360" w:lineRule="auto"/>
        <w:jc w:val="both"/>
      </w:pPr>
    </w:p>
    <w:p w14:paraId="3F24550B" w14:textId="52B4AB50" w:rsidR="007816F7" w:rsidRDefault="007816F7" w:rsidP="002A1533">
      <w:pPr>
        <w:spacing w:after="0"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Mujahed</w:t>
      </w:r>
      <w:proofErr w:type="spellEnd"/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Abualfoul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acul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ir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versit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5203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6FDF67CD" w14:textId="77777777" w:rsidR="007816F7" w:rsidRDefault="007816F7" w:rsidP="002A1533">
      <w:pPr>
        <w:spacing w:after="0" w:line="360" w:lineRule="auto"/>
        <w:jc w:val="both"/>
      </w:pPr>
    </w:p>
    <w:p w14:paraId="689E1762" w14:textId="34170965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ober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Chilto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hodi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5203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13F40ACF" w14:textId="77777777" w:rsidR="007816F7" w:rsidRDefault="007816F7" w:rsidP="002A1533">
      <w:pPr>
        <w:spacing w:after="0" w:line="360" w:lineRule="auto"/>
        <w:jc w:val="both"/>
      </w:pPr>
    </w:p>
    <w:p w14:paraId="144F5283" w14:textId="25D7E00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Author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contribution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bolis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yndrom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inding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log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cus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hophysiolog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h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  <w:sz w:val="24"/>
        </w:rPr>
        <w:t>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duc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teratu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ar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pre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of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hilt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  <w:sz w:val="24"/>
        </w:rPr>
        <w:t>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lastRenderedPageBreak/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rame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ublic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sp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sul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ven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logi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sp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.</w:t>
      </w:r>
    </w:p>
    <w:p w14:paraId="421D1E9E" w14:textId="77777777" w:rsidR="007816F7" w:rsidRDefault="007816F7" w:rsidP="002A1533">
      <w:pPr>
        <w:spacing w:after="0" w:line="360" w:lineRule="auto"/>
        <w:jc w:val="both"/>
      </w:pPr>
    </w:p>
    <w:p w14:paraId="722C619F" w14:textId="1BC1C8A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rresponding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uthor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Nashaw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D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cademic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Research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taff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ysicia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yl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 w:val="24"/>
        </w:rPr>
        <w:t>Scott</w:t>
      </w:r>
      <w:proofErr w:type="gram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i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400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8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v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th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613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ashawi@livemail.uthscsa.edu</w:t>
      </w:r>
    </w:p>
    <w:p w14:paraId="2BAA02E1" w14:textId="77777777" w:rsidR="007816F7" w:rsidRDefault="007816F7" w:rsidP="002A1533">
      <w:pPr>
        <w:spacing w:after="0" w:line="360" w:lineRule="auto"/>
        <w:jc w:val="both"/>
      </w:pPr>
    </w:p>
    <w:p w14:paraId="343D3DCB" w14:textId="4E13CF7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eceived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ri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2C78563C" w14:textId="30472231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evised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gu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1F910C32" w14:textId="74C32656" w:rsidR="007816F7" w:rsidRPr="008C14FB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Accepted:</w:t>
      </w:r>
      <w:r w:rsidR="0082018F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="0082018F" w:rsidRPr="00BB3981">
        <w:rPr>
          <w:rFonts w:ascii="Book Antiqua" w:eastAsia="Book Antiqua" w:hAnsi="Book Antiqua" w:cs="Book Antiqua"/>
          <w:color w:val="000000"/>
          <w:sz w:val="24"/>
        </w:rPr>
        <w:t>November 30, 2021</w:t>
      </w:r>
    </w:p>
    <w:p w14:paraId="1A8DB02F" w14:textId="78439EA3" w:rsidR="007816F7" w:rsidRDefault="007816F7" w:rsidP="002A1533">
      <w:pPr>
        <w:spacing w:after="0" w:line="360" w:lineRule="auto"/>
        <w:jc w:val="both"/>
        <w:rPr>
          <w:rFonts w:ascii="Book Antiqua" w:eastAsia="Book Antiqua" w:hAnsi="Book Antiqua" w:cs="Book Antiqua"/>
          <w:b/>
          <w:bCs/>
          <w:color w:val="000000"/>
          <w:sz w:val="24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Publish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online:</w:t>
      </w:r>
      <w:r w:rsidR="0064661C" w:rsidRPr="0064661C">
        <w:rPr>
          <w:rFonts w:ascii="Book Antiqua" w:eastAsia="Book Antiqua" w:hAnsi="Book Antiqua" w:cs="Book Antiqua"/>
          <w:color w:val="000000"/>
        </w:rPr>
        <w:t xml:space="preserve"> </w:t>
      </w:r>
      <w:r w:rsidR="0064661C" w:rsidRPr="00C40776">
        <w:rPr>
          <w:rFonts w:ascii="Book Antiqua" w:eastAsia="Book Antiqua" w:hAnsi="Book Antiqua" w:cs="Book Antiqua"/>
          <w:color w:val="000000"/>
        </w:rPr>
        <w:t>December 26</w:t>
      </w:r>
      <w:r w:rsidR="0064661C" w:rsidRPr="00C92738">
        <w:rPr>
          <w:rFonts w:ascii="Book Antiqua" w:eastAsia="Book Antiqua" w:hAnsi="Book Antiqua" w:cs="Book Antiqua"/>
          <w:color w:val="000000"/>
        </w:rPr>
        <w:t>, 2021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br w:type="page"/>
      </w:r>
    </w:p>
    <w:bookmarkEnd w:id="0"/>
    <w:p w14:paraId="1F9E7E13" w14:textId="7777777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Abstract</w:t>
      </w:r>
    </w:p>
    <w:p w14:paraId="1E575E12" w14:textId="5EB3A8B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c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SGLT2i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t</w:t>
      </w:r>
      <w:r>
        <w:rPr>
          <w:rFonts w:ascii="Book Antiqua" w:eastAsia="Book Antiqua" w:hAnsi="Book Antiqua" w:cs="Book Antiqua"/>
          <w:color w:val="000000"/>
          <w:sz w:val="24"/>
        </w:rPr>
        <w:t>yp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T2DM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bstant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ultip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sul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ultifa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hway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incip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-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flozin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rugs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re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bil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loc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te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kidney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absorp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us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smo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uresi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eliora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lasm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leva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quela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atter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lu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berr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itochond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bolis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xid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re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rde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othel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ysfunc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nic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urohorm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iv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velop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im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modynamic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osi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omai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valid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wev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dula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proximal</w:t>
      </w:r>
      <w:r w:rsidR="001506C7" w:rsidRPr="00FC0BAE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tubule</w:t>
      </w:r>
      <w:r w:rsidR="001506C7" w:rsidRPr="00FC0BAE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(PT)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sequent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mo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iv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en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ysiolog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eve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os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is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e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rde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2DM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is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tw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airmen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at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mper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nc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roug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ra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ysiolog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l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lui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ul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rm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uromodula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reov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lu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ibrobla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ow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ac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3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eve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triment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meosta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metabol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nc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empor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ment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cern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fy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ansla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iolog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terature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ar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c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withstan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cu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metabol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2D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eas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untera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ver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hie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raw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velop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vers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gi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ceeding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s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ienc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ward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</w:p>
    <w:p w14:paraId="18C090BD" w14:textId="77777777" w:rsidR="007816F7" w:rsidRDefault="007816F7" w:rsidP="002A1533">
      <w:pPr>
        <w:spacing w:after="0" w:line="360" w:lineRule="auto"/>
        <w:jc w:val="both"/>
      </w:pPr>
    </w:p>
    <w:p w14:paraId="2E7D5EFB" w14:textId="2C665E1F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lastRenderedPageBreak/>
        <w:t>Key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Word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ap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</w:t>
      </w:r>
      <w:r>
        <w:rPr>
          <w:rFonts w:ascii="Book Antiqua" w:eastAsia="Book Antiqua" w:hAnsi="Book Antiqua" w:cs="Book Antiqua"/>
          <w:color w:val="000000"/>
          <w:sz w:val="24"/>
        </w:rPr>
        <w:t>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yperphosphatemia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n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p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mp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othelial</w:t>
      </w:r>
    </w:p>
    <w:p w14:paraId="1AB17F21" w14:textId="77777777" w:rsidR="007816F7" w:rsidRDefault="007816F7" w:rsidP="002A1533">
      <w:pPr>
        <w:spacing w:after="0" w:line="360" w:lineRule="auto"/>
        <w:jc w:val="both"/>
      </w:pPr>
    </w:p>
    <w:p w14:paraId="4081CC57" w14:textId="77777777" w:rsidR="00D666FC" w:rsidRDefault="00D666FC" w:rsidP="00D666FC">
      <w:pPr>
        <w:spacing w:line="360" w:lineRule="auto"/>
        <w:rPr>
          <w:rFonts w:ascii="Book Antiqua" w:eastAsia="Book Antiqua" w:hAnsi="Book Antiqua" w:cs="Book Antiqua"/>
          <w:color w:val="000000"/>
        </w:rPr>
      </w:pPr>
      <w:bookmarkStart w:id="3" w:name="_Hlk85017019"/>
      <w:bookmarkStart w:id="4" w:name="_Hlk85017027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1. </w:t>
      </w:r>
      <w:r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>
        <w:rPr>
          <w:rFonts w:ascii="Book Antiqua" w:eastAsia="Book Antiqua" w:hAnsi="Book Antiqua" w:cs="Book Antiqua"/>
          <w:color w:val="000000"/>
        </w:rPr>
        <w:t>Baishide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ublishing Group Inc. All rights reserved. </w:t>
      </w:r>
    </w:p>
    <w:p w14:paraId="4E8906DD" w14:textId="77777777" w:rsidR="00D666FC" w:rsidRDefault="00D666FC" w:rsidP="00D666FC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15866230" w14:textId="79D93448" w:rsidR="00D666FC" w:rsidRDefault="00D666FC" w:rsidP="00D666FC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  <w:r w:rsidRPr="00E20A20">
        <w:rPr>
          <w:rFonts w:ascii="Book Antiqua" w:hAnsi="Book Antiqua"/>
          <w:b/>
          <w:bCs/>
        </w:rPr>
        <w:t>Citation:</w:t>
      </w:r>
      <w:bookmarkEnd w:id="3"/>
      <w:r>
        <w:rPr>
          <w:rFonts w:ascii="Book Antiqua" w:hAnsi="Book Antiqua"/>
          <w:b/>
          <w:bCs/>
        </w:rPr>
        <w:t xml:space="preserve"> </w:t>
      </w:r>
      <w:bookmarkEnd w:id="4"/>
      <w:proofErr w:type="spellStart"/>
      <w:r w:rsidR="007816F7"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Ah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Am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 w:rsidR="007816F7"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Chilt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R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benefi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fro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typ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mpair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flux related to pharmacotherapy</w:t>
      </w:r>
      <w:r w:rsidR="007816F7">
        <w:rPr>
          <w:rFonts w:ascii="Book Antiqua" w:eastAsia="Book Antiqua" w:hAnsi="Book Antiqua" w:cs="Book Antiqua"/>
          <w:color w:val="000000"/>
          <w:sz w:val="24"/>
        </w:rPr>
        <w:t>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i/>
          <w:iCs/>
          <w:color w:val="000000"/>
          <w:sz w:val="24"/>
        </w:rPr>
        <w:t>World</w:t>
      </w:r>
      <w:r w:rsidR="001506C7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i/>
          <w:iCs/>
          <w:color w:val="000000"/>
          <w:sz w:val="24"/>
        </w:rPr>
        <w:t>J</w:t>
      </w:r>
      <w:r w:rsidR="001506C7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proofErr w:type="spellStart"/>
      <w:r w:rsidR="007816F7">
        <w:rPr>
          <w:rFonts w:ascii="Book Antiqua" w:eastAsia="Book Antiqua" w:hAnsi="Book Antiqua" w:cs="Book Antiqua"/>
          <w:i/>
          <w:iCs/>
          <w:color w:val="000000"/>
          <w:sz w:val="24"/>
        </w:rPr>
        <w:t>Cardio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bookmarkStart w:id="5" w:name="_Hlk85199888"/>
      <w:r w:rsidR="00E33C7C" w:rsidRPr="00685BDC">
        <w:rPr>
          <w:rFonts w:ascii="Book Antiqua" w:eastAsia="Book Antiqua" w:hAnsi="Book Antiqua" w:cs="Book Antiqua"/>
          <w:sz w:val="24"/>
          <w:szCs w:val="24"/>
          <w:lang w:val="pt-BR"/>
        </w:rPr>
        <w:t xml:space="preserve">2021; </w:t>
      </w:r>
      <w:r w:rsidR="00E33C7C" w:rsidRPr="00A56242">
        <w:rPr>
          <w:rFonts w:ascii="Book Antiqua" w:eastAsia="Book Antiqua" w:hAnsi="Book Antiqua" w:cs="Book Antiqua"/>
          <w:sz w:val="24"/>
          <w:szCs w:val="24"/>
          <w:lang w:val="pt-BR"/>
        </w:rPr>
        <w:t>13(</w:t>
      </w:r>
      <w:r w:rsidR="00E33C7C">
        <w:rPr>
          <w:rFonts w:ascii="Book Antiqua" w:eastAsia="Book Antiqua" w:hAnsi="Book Antiqua" w:cs="Book Antiqua"/>
          <w:sz w:val="24"/>
          <w:szCs w:val="24"/>
          <w:lang w:val="pt-BR"/>
        </w:rPr>
        <w:t>12</w:t>
      </w:r>
      <w:r w:rsidR="00E33C7C" w:rsidRPr="00A56242">
        <w:rPr>
          <w:rFonts w:ascii="Book Antiqua" w:eastAsia="Book Antiqua" w:hAnsi="Book Antiqua" w:cs="Book Antiqua"/>
          <w:sz w:val="24"/>
          <w:szCs w:val="24"/>
          <w:lang w:val="pt-BR"/>
        </w:rPr>
        <w:t>)</w:t>
      </w:r>
      <w:r w:rsidR="00E33C7C" w:rsidRPr="00685BDC">
        <w:rPr>
          <w:rFonts w:ascii="Book Antiqua" w:eastAsia="Book Antiqua" w:hAnsi="Book Antiqua" w:cs="Book Antiqua"/>
          <w:sz w:val="24"/>
          <w:szCs w:val="24"/>
          <w:lang w:val="pt-BR"/>
        </w:rPr>
        <w:t xml:space="preserve">: </w:t>
      </w:r>
      <w:r w:rsidR="00C40EA8" w:rsidRPr="00A66210">
        <w:rPr>
          <w:rFonts w:ascii="Book Antiqua" w:eastAsia="宋体" w:hAnsi="Book Antiqua"/>
          <w:sz w:val="24"/>
          <w:szCs w:val="24"/>
        </w:rPr>
        <w:t>676</w:t>
      </w:r>
      <w:r w:rsidR="00E33C7C" w:rsidRPr="00685BDC">
        <w:rPr>
          <w:rFonts w:ascii="Book Antiqua" w:eastAsia="Book Antiqua" w:hAnsi="Book Antiqua" w:cs="Book Antiqua"/>
          <w:sz w:val="24"/>
          <w:szCs w:val="24"/>
          <w:lang w:val="pt-BR"/>
        </w:rPr>
        <w:t>-</w:t>
      </w:r>
      <w:r w:rsidR="00C40EA8" w:rsidRPr="00A66210">
        <w:rPr>
          <w:rFonts w:ascii="Book Antiqua" w:eastAsia="宋体" w:hAnsi="Book Antiqua"/>
          <w:sz w:val="24"/>
          <w:szCs w:val="24"/>
        </w:rPr>
        <w:t>694</w:t>
      </w:r>
      <w:r w:rsidR="00C40EA8">
        <w:rPr>
          <w:rFonts w:ascii="Book Antiqua" w:eastAsia="宋体" w:hAnsi="Book Antiqua"/>
          <w:sz w:val="24"/>
          <w:szCs w:val="24"/>
        </w:rPr>
        <w:t xml:space="preserve"> </w:t>
      </w:r>
    </w:p>
    <w:p w14:paraId="215ADA75" w14:textId="77777777" w:rsidR="00D666FC" w:rsidRDefault="00E33C7C" w:rsidP="00E33C7C">
      <w:pPr>
        <w:adjustRightInd w:val="0"/>
        <w:snapToGrid w:val="0"/>
        <w:spacing w:line="360" w:lineRule="auto"/>
        <w:rPr>
          <w:rFonts w:ascii="Book Antiqua" w:eastAsia="Book Antiqua" w:hAnsi="Book Antiqua" w:cs="Book Antiqua"/>
          <w:sz w:val="24"/>
          <w:szCs w:val="24"/>
          <w:lang w:val="pt-BR"/>
        </w:rPr>
      </w:pP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>URL: https://www.wjgnet.com/</w:t>
      </w:r>
      <w:r w:rsidRPr="00A56242">
        <w:rPr>
          <w:rFonts w:ascii="Book Antiqua" w:eastAsia="Book Antiqua" w:hAnsi="Book Antiqua" w:cs="Book Antiqua"/>
          <w:sz w:val="24"/>
          <w:szCs w:val="24"/>
          <w:lang w:val="pt-BR"/>
        </w:rPr>
        <w:t>1949-8462</w:t>
      </w: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>/full/</w:t>
      </w:r>
      <w:r w:rsidRPr="00A56242">
        <w:rPr>
          <w:rFonts w:ascii="Book Antiqua" w:eastAsia="Book Antiqua" w:hAnsi="Book Antiqua" w:cs="Book Antiqua"/>
          <w:sz w:val="24"/>
          <w:szCs w:val="24"/>
          <w:lang w:val="pt-BR"/>
        </w:rPr>
        <w:t>v13/i</w:t>
      </w:r>
      <w:r>
        <w:rPr>
          <w:rFonts w:ascii="Book Antiqua" w:eastAsia="Book Antiqua" w:hAnsi="Book Antiqua" w:cs="Book Antiqua"/>
          <w:sz w:val="24"/>
          <w:szCs w:val="24"/>
          <w:lang w:val="pt-BR"/>
        </w:rPr>
        <w:t>12</w:t>
      </w: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>/</w:t>
      </w:r>
      <w:r w:rsidR="00C40EA8" w:rsidRPr="00A66210">
        <w:rPr>
          <w:rFonts w:ascii="Book Antiqua" w:eastAsia="宋体" w:hAnsi="Book Antiqua"/>
          <w:sz w:val="24"/>
          <w:szCs w:val="24"/>
        </w:rPr>
        <w:t>676</w:t>
      </w: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 xml:space="preserve">.htm  </w:t>
      </w:r>
    </w:p>
    <w:p w14:paraId="0DBF9137" w14:textId="5F718727" w:rsidR="00E33C7C" w:rsidRPr="00A56242" w:rsidRDefault="00E33C7C" w:rsidP="00E33C7C">
      <w:pPr>
        <w:adjustRightInd w:val="0"/>
        <w:snapToGrid w:val="0"/>
        <w:spacing w:line="360" w:lineRule="auto"/>
        <w:rPr>
          <w:rFonts w:ascii="Book Antiqua" w:eastAsia="Book Antiqua" w:hAnsi="Book Antiqua" w:cs="Book Antiqua"/>
          <w:sz w:val="24"/>
          <w:szCs w:val="24"/>
          <w:lang w:val="pt-BR"/>
        </w:rPr>
      </w:pP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>DOI: https://dx.doi.org/</w:t>
      </w:r>
      <w:r w:rsidRPr="00A56242">
        <w:rPr>
          <w:rFonts w:ascii="Book Antiqua" w:eastAsia="Book Antiqua" w:hAnsi="Book Antiqua" w:cs="Book Antiqua"/>
          <w:sz w:val="24"/>
          <w:szCs w:val="24"/>
          <w:lang w:val="pt-BR"/>
        </w:rPr>
        <w:t>10.4330</w:t>
      </w:r>
      <w:r w:rsidRPr="00685BDC">
        <w:rPr>
          <w:rFonts w:ascii="Book Antiqua" w:eastAsia="Book Antiqua" w:hAnsi="Book Antiqua" w:cs="Book Antiqua"/>
          <w:sz w:val="24"/>
          <w:szCs w:val="24"/>
          <w:lang w:val="pt-BR"/>
        </w:rPr>
        <w:t>/</w:t>
      </w:r>
      <w:r w:rsidRPr="00A56242">
        <w:rPr>
          <w:rFonts w:ascii="Book Antiqua" w:eastAsia="Book Antiqua" w:hAnsi="Book Antiqua" w:cs="Book Antiqua"/>
          <w:sz w:val="24"/>
          <w:szCs w:val="24"/>
          <w:lang w:val="pt-BR"/>
        </w:rPr>
        <w:t>wjc.v13.i</w:t>
      </w:r>
      <w:r>
        <w:rPr>
          <w:rFonts w:ascii="Book Antiqua" w:eastAsia="Book Antiqua" w:hAnsi="Book Antiqua" w:cs="Book Antiqua"/>
          <w:sz w:val="24"/>
          <w:szCs w:val="24"/>
          <w:lang w:val="pt-BR"/>
        </w:rPr>
        <w:t>12</w:t>
      </w:r>
      <w:r w:rsidRPr="00A56242">
        <w:rPr>
          <w:rFonts w:ascii="Book Antiqua" w:eastAsia="Book Antiqua" w:hAnsi="Book Antiqua" w:cs="Book Antiqua"/>
          <w:sz w:val="24"/>
          <w:szCs w:val="24"/>
          <w:lang w:val="pt-BR"/>
        </w:rPr>
        <w:t>.</w:t>
      </w:r>
      <w:r w:rsidR="00C40EA8" w:rsidRPr="00A66210">
        <w:rPr>
          <w:rFonts w:ascii="Book Antiqua" w:eastAsia="宋体" w:hAnsi="Book Antiqua"/>
          <w:sz w:val="24"/>
          <w:szCs w:val="24"/>
        </w:rPr>
        <w:t>676</w:t>
      </w:r>
    </w:p>
    <w:bookmarkEnd w:id="5"/>
    <w:p w14:paraId="51F13A36" w14:textId="09329BD6" w:rsidR="007816F7" w:rsidRPr="00E33C7C" w:rsidRDefault="007816F7" w:rsidP="002A1533">
      <w:pPr>
        <w:spacing w:after="0" w:line="360" w:lineRule="auto"/>
        <w:jc w:val="both"/>
        <w:rPr>
          <w:lang w:val="pt-BR"/>
        </w:rPr>
      </w:pPr>
    </w:p>
    <w:p w14:paraId="2E52FBD1" w14:textId="27871D4C" w:rsidR="007816F7" w:rsidRPr="005E05D0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r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ip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ap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 (SGLT2)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1506C7">
        <w:rPr>
          <w:rFonts w:ascii="Book Antiqua" w:eastAsia="Book Antiqua" w:hAnsi="Book Antiqua" w:cs="Book Antiqua"/>
          <w:color w:val="000000"/>
          <w:sz w:val="24"/>
        </w:rPr>
        <w:t>i</w:t>
      </w:r>
      <w:r>
        <w:rPr>
          <w:rFonts w:ascii="Book Antiqua" w:eastAsia="Book Antiqua" w:hAnsi="Book Antiqua" w:cs="Book Antiqua"/>
          <w:color w:val="000000"/>
          <w:sz w:val="24"/>
        </w:rPr>
        <w:t>nhibit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ceiv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ten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leiotrop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rked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ress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forma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CVOT)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elimin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ide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how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idiabe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g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hiev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t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tie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for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vestig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xili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ti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l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comit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ol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vindic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VOT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-analys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rosp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udi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por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</w:t>
      </w:r>
      <w:r w:rsidR="008E7BDE">
        <w:rPr>
          <w:rFonts w:ascii="Book Antiqua" w:hAnsi="Book Antiqua" w:cs="Book Antiqua" w:hint="eastAsia"/>
          <w:color w:val="000000"/>
          <w:sz w:val="24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  <w:sz w:val="24"/>
        </w:rPr>
        <w:t>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linea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ob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dynam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ro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pectru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en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pres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le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dul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-org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ansla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iology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fi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y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derstoo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fracto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io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tw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ide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ppor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tiliz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cliv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lemen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act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vironment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sw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quiri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w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 w:val="24"/>
        </w:rPr>
        <w:t>vi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 w:val="24"/>
        </w:rPr>
        <w:t>multifa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venues</w:t>
      </w:r>
      <w:proofErr w:type="gram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ry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duc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lete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art)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pens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enomen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ain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ns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a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p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therapeu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d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r</w:t>
      </w:r>
      <w:r w:rsidR="005E05D0">
        <w:rPr>
          <w:rFonts w:ascii="Book Antiqua" w:eastAsia="Book Antiqua" w:hAnsi="Book Antiqua" w:cs="Book Antiqua"/>
          <w:color w:val="000000"/>
          <w:sz w:val="24"/>
        </w:rPr>
        <w:t>opri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5E05D0"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5E05D0">
        <w:rPr>
          <w:rFonts w:ascii="Book Antiqua" w:eastAsia="Book Antiqua" w:hAnsi="Book Antiqua" w:cs="Book Antiqua"/>
          <w:color w:val="000000"/>
          <w:sz w:val="24"/>
        </w:rPr>
        <w:t>circumstances.</w:t>
      </w:r>
    </w:p>
    <w:p w14:paraId="028FB7F9" w14:textId="621D8D5C" w:rsidR="005E05D0" w:rsidRDefault="005E05D0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>
        <w:rPr>
          <w:rFonts w:ascii="Book Antiqua" w:hAnsi="Book Antiqua" w:cstheme="minorHAnsi"/>
          <w:b/>
          <w:sz w:val="24"/>
          <w:szCs w:val="24"/>
        </w:rPr>
        <w:lastRenderedPageBreak/>
        <w:br w:type="page"/>
      </w:r>
    </w:p>
    <w:p w14:paraId="36532AF1" w14:textId="35A99437" w:rsidR="00CC0FBF" w:rsidRP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caps/>
          <w:sz w:val="24"/>
          <w:szCs w:val="24"/>
          <w:u w:val="single"/>
          <w:lang w:eastAsia="zh-CN"/>
        </w:rPr>
      </w:pPr>
      <w:r w:rsidRPr="007816F7">
        <w:rPr>
          <w:rFonts w:ascii="Book Antiqua" w:hAnsi="Book Antiqua" w:cstheme="minorHAnsi"/>
          <w:b/>
          <w:caps/>
          <w:sz w:val="24"/>
          <w:szCs w:val="24"/>
          <w:u w:val="single"/>
        </w:rPr>
        <w:lastRenderedPageBreak/>
        <w:t>Intro</w:t>
      </w:r>
      <w:r w:rsidRPr="007816F7">
        <w:rPr>
          <w:rFonts w:ascii="Book Antiqua" w:hAnsi="Book Antiqua" w:cstheme="minorHAnsi" w:hint="eastAsia"/>
          <w:b/>
          <w:caps/>
          <w:sz w:val="24"/>
          <w:szCs w:val="24"/>
          <w:u w:val="single"/>
          <w:lang w:eastAsia="zh-CN"/>
        </w:rPr>
        <w:t>duction</w:t>
      </w:r>
    </w:p>
    <w:p w14:paraId="4F882CBC" w14:textId="7693FDD2" w:rsidR="0054580C" w:rsidRPr="009A440E" w:rsidRDefault="00A258BA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d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ser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nti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medi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glyc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control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587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0D50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 inhibitors (</w:t>
      </w:r>
      <w:r w:rsidR="00594D0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 w:hint="eastAsia"/>
          <w:sz w:val="24"/>
          <w:szCs w:val="24"/>
        </w:rPr>
        <w:t>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bo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>
        <w:rPr>
          <w:rFonts w:ascii="Book Antiqua" w:eastAsia="Book Antiqua" w:hAnsi="Book Antiqua" w:cs="Book Antiqua"/>
          <w:color w:val="000000"/>
          <w:sz w:val="24"/>
        </w:rPr>
        <w:t>type 2 diabetes mellitus (T2DM)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gi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suff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immens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mi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ma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com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ttribu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014D" w:rsidRPr="009A440E">
        <w:rPr>
          <w:rFonts w:ascii="Book Antiqua" w:hAnsi="Book Antiqua"/>
          <w:sz w:val="24"/>
          <w:szCs w:val="24"/>
        </w:rPr>
        <w:t>T2DM</w:t>
      </w:r>
      <w:r w:rsidR="00323B6D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nephropa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maj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dve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(MACE)</w:t>
      </w:r>
      <w:r w:rsidR="00323B6D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23B6D" w:rsidRPr="009A440E">
        <w:rPr>
          <w:rFonts w:ascii="Book Antiqua" w:hAnsi="Book Antiqua"/>
          <w:sz w:val="24"/>
          <w:szCs w:val="24"/>
        </w:rPr>
        <w:t>respectively</w:t>
      </w:r>
      <w:r w:rsidR="006C2846" w:rsidRPr="006C284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6C2846" w:rsidRPr="006C284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]</w:t>
      </w:r>
      <w:r w:rsidR="00594D0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st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he</w:t>
      </w:r>
      <w:r w:rsidR="006A6A79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mutu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exclus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iscu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heal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consider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MACE</w:t>
      </w:r>
      <w:r w:rsidR="000671C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exam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highligh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the</w:t>
      </w:r>
      <w:r w:rsidR="008635D0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interdigit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dem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redisp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c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nju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(AKI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hypoperfu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onsequently</w:t>
      </w:r>
      <w:r w:rsidR="0059506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imin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effici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mainta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glomer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fil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(GFR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</w:t>
      </w:r>
      <w:r w:rsidR="000671C2" w:rsidRPr="009A440E">
        <w:rPr>
          <w:rFonts w:ascii="Book Antiqua" w:hAnsi="Book Antiqua"/>
          <w:sz w:val="24"/>
          <w:szCs w:val="24"/>
        </w:rPr>
        <w:t>onvers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nephropa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unvei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banefu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circumst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nephr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onduc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mismanagem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neurohorm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acti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renin-angiotensin-aldoster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sy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(RAAS</w:t>
      </w:r>
      <w:proofErr w:type="gramStart"/>
      <w:r w:rsidR="00AA58EA" w:rsidRPr="009A440E">
        <w:rPr>
          <w:rFonts w:ascii="Book Antiqua" w:hAnsi="Book Antiqua"/>
          <w:sz w:val="24"/>
          <w:szCs w:val="24"/>
        </w:rPr>
        <w:t>)</w:t>
      </w:r>
      <w:r w:rsidR="005E05D0" w:rsidRPr="005E05D0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E05D0" w:rsidRPr="005E05D0">
        <w:rPr>
          <w:rFonts w:ascii="Book Antiqua" w:hAnsi="Book Antiqua"/>
          <w:sz w:val="24"/>
          <w:szCs w:val="24"/>
          <w:vertAlign w:val="superscript"/>
        </w:rPr>
        <w:t>2-4]</w:t>
      </w:r>
      <w:r w:rsidR="000671C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6EC7072" w14:textId="73DE7078" w:rsidR="00C3316A" w:rsidRPr="009A440E" w:rsidRDefault="008C57C5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Estim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preval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r</w:t>
      </w:r>
      <w:r w:rsidR="00630A96" w:rsidRPr="009A440E">
        <w:rPr>
          <w:rFonts w:ascii="Book Antiqua" w:hAnsi="Book Antiqua"/>
          <w:sz w:val="24"/>
          <w:szCs w:val="24"/>
        </w:rPr>
        <w:t>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4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chron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(CK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Un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States</w: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ro&lt;/Author&gt;&lt;Year&gt;2009&lt;/Year&gt;&lt;RecNum&gt;5&lt;/RecNum&gt;&lt;DisplayText&gt;[5]&lt;/DisplayText&gt;&lt;record&gt;&lt;rec-number&gt;5&lt;/rec-number&gt;&lt;foreign-keys&gt;&lt;key app="EN" db-id="2sfsawws0259zae9r5dvpx5srv9ddrtxpatr" timestamp="1627871150"&gt;5&lt;/key&gt;&lt;/foreign-keys&gt;&lt;ref-type name="Journal Article"&gt;17&lt;/ref-type&gt;&lt;contributors&gt;&lt;authors&gt;&lt;author&gt;Koro, Carol E.&lt;/author&gt;&lt;author&gt;Lee, Bo Hyen&lt;/author&gt;&lt;author&gt;Bowlin, Steve J.&lt;/author&gt;&lt;/authors&gt;&lt;/contributors&gt;&lt;titles&gt;&lt;title&gt;Antidiabetic medication use and prevalence of chronic kidney disease among patients with type 2 diabetes mellitus in the United States&lt;/title&gt;&lt;secondary-title&gt;Clinical therapeutics&lt;/secondary-title&gt;&lt;/titles&gt;&lt;periodical&gt;&lt;full-title&gt;Clinical therapeutics&lt;/full-title&gt;&lt;/periodical&gt;&lt;pages&gt;2608-2617&lt;/pages&gt;&lt;volume&gt;31&lt;/volume&gt;&lt;number&gt;11&lt;/number&gt;&lt;dates&gt;&lt;year&gt;2009&lt;/year&gt;&lt;/dates&gt;&lt;publisher&gt;Elsevier&lt;/publisher&gt;&lt;isbn&gt;0149-2918&lt;/isbn&gt;&lt;urls&gt;&lt;/urls&gt;&lt;electronic-resource-num&gt;https://doi.org/10.1016/j.clinthera.2009.10.020&lt;/electronic-resource-num&gt;&lt;/record&gt;&lt;/Cite&gt;&lt;/EndNote&gt;</w:instrTex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776E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Epidemiolog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fur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contextualiz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th</w:t>
      </w:r>
      <w:r w:rsidR="000E1BC0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associ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Un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t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y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(USRD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implic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4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end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57373" w:rsidRPr="009A440E">
        <w:rPr>
          <w:rFonts w:ascii="Book Antiqua" w:hAnsi="Book Antiqua"/>
          <w:sz w:val="24"/>
          <w:szCs w:val="24"/>
        </w:rPr>
        <w:t>(ESR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cases</w: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2D9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ational Institutes of&lt;/Author&gt;&lt;Year&gt;2016&lt;/Year&gt;&lt;RecNum&gt;6&lt;/RecNum&gt;&lt;DisplayText&gt;[6]&lt;/DisplayText&gt;&lt;record&gt;&lt;rec-number&gt;6&lt;/rec-number&gt;&lt;foreign-keys&gt;&lt;key app="EN" db-id="2sfsawws0259zae9r5dvpx5srv9ddrtxpatr" timestamp="1627871150"&gt;6&lt;/key&gt;&lt;/foreign-keys&gt;&lt;ref-type name="Journal Article"&gt;17&lt;/ref-type&gt;&lt;contributors&gt;&lt;authors&gt;&lt;author&gt;National Institutes of, Health&lt;/author&gt;&lt;/authors&gt;&lt;/contributors&gt;&lt;titles&gt;&lt;title&gt;USRDS annual data report: Epidemiology of kidney disease in the United States&lt;/title&gt;&lt;secondary-title&gt;Bethesda, MD: National Institutes of Health, National Institute of Diabetes and Digestive and Kidney Diseases&lt;/secondary-title&gt;&lt;/titles&gt;&lt;periodical&gt;&lt;full-title&gt;Bethesda, MD: National Institutes of Health, National Institute of Diabetes and Digestive and Kidney Diseases&lt;/full-title&gt;&lt;/periodical&gt;&lt;dates&gt;&lt;year&gt;2016&lt;/year&gt;&lt;/dates&gt;&lt;urls&gt;&lt;/urls&gt;&lt;/record&gt;&lt;/Cite&gt;&lt;/EndNote&gt;</w:instrTex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E1BC0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examin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10-ye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cumu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06F4" w:rsidRPr="009A440E">
        <w:rPr>
          <w:rFonts w:ascii="Book Antiqua" w:hAnsi="Book Antiqua"/>
          <w:sz w:val="24"/>
          <w:szCs w:val="24"/>
        </w:rPr>
        <w:t>prof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i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a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Heal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utr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Examin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urv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NHAN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II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lin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a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de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dividua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sea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tandard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31.1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24.7%-37.5%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7.7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refer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group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at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opulo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7.0%-8.3%)</w: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fkarian&lt;/Author&gt;&lt;Year&gt;2013&lt;/Year&gt;&lt;RecNum&gt;7&lt;/RecNum&gt;&lt;DisplayText&gt;[7]&lt;/DisplayText&gt;&lt;record&gt;&lt;rec-number&gt;7&lt;/rec-number&gt;&lt;foreign-keys&gt;&lt;key app="EN" db-id="2sfsawws0259zae9r5dvpx5srv9ddrtxpatr" timestamp="1627871150"&gt;7&lt;/key&gt;&lt;/foreign-keys&gt;&lt;ref-type name="Journal Article"&gt;17&lt;/ref-type&gt;&lt;contributors&gt;&lt;authors&gt;&lt;author&gt;Afkarian, Maryam&lt;/author&gt;&lt;author&gt;Sachs, Michael C.&lt;/author&gt;&lt;author&gt;Kestenbaum, Bryan&lt;/author&gt;&lt;author&gt;Hirsch, Irl B.&lt;/author&gt;&lt;author&gt;Tuttle, Katherine R.&lt;/author&gt;&lt;author&gt;Himmelfarb, Jonathan&lt;/author&gt;&lt;author&gt;De Boer, Ian H.&lt;/author&gt;&lt;/authors&gt;&lt;/contributors&gt;&lt;titles&gt;&lt;title&gt;Kidney disease and increased mortality risk in type 2 diabetes&lt;/title&gt;&lt;secondary-title&gt;Journal of the American Society of Nephrology&lt;/secondary-title&gt;&lt;/titles&gt;&lt;periodical&gt;&lt;full-title&gt;Journal of the American Society of Nephrology&lt;/full-title&gt;&lt;/periodical&gt;&lt;pages&gt;302-308&lt;/pages&gt;&lt;volume&gt;24&lt;/volume&gt;&lt;number&gt;2&lt;/number&gt;&lt;dates&gt;&lt;year&gt;2013&lt;/year&gt;&lt;/dates&gt;&lt;publisher&gt;Am Soc Nephrol&lt;/publisher&gt;&lt;isbn&gt;1046-6673&lt;/isbn&gt;&lt;urls&gt;&lt;/urls&gt;&lt;electronic-resource-num&gt;https://doi.org/10.1681/ASN.2012070718&lt;/electronic-resource-num&gt;&lt;/record&gt;&lt;/Cite&gt;&lt;/EndNote&gt;</w:instrTex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C10D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repres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absol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differ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23.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17.0%-29.9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0.01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S</w:t>
      </w:r>
      <w:r w:rsidR="000671C2" w:rsidRPr="009A440E">
        <w:rPr>
          <w:rFonts w:ascii="Book Antiqua" w:hAnsi="Book Antiqua"/>
          <w:sz w:val="24"/>
          <w:szCs w:val="24"/>
        </w:rPr>
        <w:t>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empha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balefu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asp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mport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75660" w:rsidRPr="009A440E">
        <w:rPr>
          <w:rFonts w:ascii="Book Antiqua" w:hAnsi="Book Antiqua"/>
          <w:sz w:val="24"/>
          <w:szCs w:val="24"/>
        </w:rPr>
        <w:t>c</w:t>
      </w:r>
      <w:r w:rsidR="00513501" w:rsidRPr="009A440E">
        <w:rPr>
          <w:rFonts w:ascii="Book Antiqua" w:hAnsi="Book Antiqua"/>
          <w:sz w:val="24"/>
          <w:szCs w:val="24"/>
        </w:rPr>
        <w:t>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(CV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burd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pres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lastRenderedPageBreak/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imilar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gri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ssoci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incidence-b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13501" w:rsidRPr="009A440E">
        <w:rPr>
          <w:rFonts w:ascii="Book Antiqua" w:hAnsi="Book Antiqua"/>
          <w:sz w:val="24"/>
          <w:szCs w:val="24"/>
        </w:rPr>
        <w:t>Strak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traka&lt;/Author&gt;&lt;Year&gt;2009&lt;/Year&gt;&lt;RecNum&gt;8&lt;/RecNum&gt;&lt;DisplayText&gt;[8]&lt;/DisplayText&gt;&lt;record&gt;&lt;rec-number&gt;8&lt;/rec-number&gt;&lt;foreign-keys&gt;&lt;key app="EN" db-id="2sfsawws0259zae9r5dvpx5srv9ddrtxpatr" timestamp="1627871150"&gt;8&lt;/key&gt;&lt;/foreign-keys&gt;&lt;ref-type name="Journal Article"&gt;17&lt;/ref-type&gt;&lt;contributors&gt;&lt;authors&gt;&lt;author&gt;Straka, Robert J.&lt;/author&gt;&lt;author&gt;Liu, Larry Z.&lt;/author&gt;&lt;author&gt;Girase, Prafulla S.&lt;/author&gt;&lt;author&gt;DeLorenzo, Allyson&lt;/author&gt;&lt;author&gt;Chapman, Richard H.&lt;/author&gt;&lt;/authors&gt;&lt;/contributors&gt;&lt;titles&gt;&lt;title&gt;Incremental cardiovascular costs and resource use associated with diabetes: an assessment of 29,863 patients in the US managed-care setting&lt;/title&gt;&lt;secondary-title&gt;Cardiovascular Diabetology&lt;/secondary-title&gt;&lt;/titles&gt;&lt;periodical&gt;&lt;full-title&gt;Cardiovascular Diabetology&lt;/full-title&gt;&lt;/periodical&gt;&lt;pages&gt;53&lt;/pages&gt;&lt;volume&gt;8&lt;/volume&gt;&lt;number&gt;1&lt;/number&gt;&lt;dates&gt;&lt;year&gt;2009&lt;/year&gt;&lt;/dates&gt;&lt;publisher&gt;Springer&lt;/publisher&gt;&lt;isbn&gt;1475-2840&lt;/isbn&gt;&lt;urls&gt;&lt;/urls&gt;&lt;electronic-resource-num&gt;https://doi.org/10.1186/1475-2840-8-53&lt;/electronic-resource-num&gt;&lt;/record&gt;&lt;/Cite&gt;&lt;/EndNote&gt;</w:instrTex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A3950" w:rsidRPr="00E62126">
        <w:rPr>
          <w:rFonts w:ascii="Book Antiqua" w:hAnsi="Book Antiqua"/>
          <w:noProof/>
          <w:sz w:val="24"/>
          <w:szCs w:val="24"/>
          <w:vertAlign w:val="superscript"/>
        </w:rPr>
        <w:t>[8]</w: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13501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foll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29</w:t>
      </w:r>
      <w:r w:rsidR="00E61CCD" w:rsidRPr="009A440E">
        <w:rPr>
          <w:rFonts w:ascii="Book Antiqua" w:hAnsi="Book Antiqua"/>
          <w:sz w:val="24"/>
          <w:szCs w:val="24"/>
        </w:rPr>
        <w:t>86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p</w:t>
      </w:r>
      <w:r w:rsidR="008A3950">
        <w:rPr>
          <w:rFonts w:ascii="Book Antiqua" w:hAnsi="Book Antiqua"/>
          <w:sz w:val="24"/>
          <w:szCs w:val="24"/>
        </w:rPr>
        <w:t>atients</w:t>
      </w:r>
      <w:r w:rsidR="001506C7">
        <w:rPr>
          <w:rFonts w:ascii="Book Antiqua" w:hAnsi="Book Antiqua"/>
          <w:sz w:val="24"/>
          <w:szCs w:val="24"/>
        </w:rPr>
        <w:t xml:space="preserve"> (5</w:t>
      </w:r>
      <w:r w:rsidR="008A3950">
        <w:rPr>
          <w:rFonts w:ascii="Book Antiqua" w:hAnsi="Book Antiqua"/>
          <w:sz w:val="24"/>
          <w:szCs w:val="24"/>
        </w:rPr>
        <w:t>50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24</w:t>
      </w:r>
      <w:r w:rsidR="00E61CCD" w:rsidRPr="009A440E">
        <w:rPr>
          <w:rFonts w:ascii="Book Antiqua" w:hAnsi="Book Antiqua"/>
          <w:sz w:val="24"/>
          <w:szCs w:val="24"/>
        </w:rPr>
        <w:t>36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T2DM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ud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exhib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5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myocard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nfar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(MI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coro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rt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(CAD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2.1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ailur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58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roke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88FB6B1" w14:textId="34B78A97" w:rsidR="00C3316A" w:rsidRPr="009A440E" w:rsidRDefault="00C3316A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ab/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pan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ndersta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ho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bran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radig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ong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cu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sol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disor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hyperglyc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706BA" w:rsidRPr="009A440E">
        <w:rPr>
          <w:rFonts w:ascii="Book Antiqua" w:hAnsi="Book Antiqua"/>
          <w:sz w:val="24"/>
          <w:szCs w:val="24"/>
        </w:rPr>
        <w:t>regul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warran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glob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1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HbA1C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7544E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adequ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management</w:t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c21haWwtQmVpZ2k8L0F1dGhvcj48WWVhcj4yMDE3PC9Z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=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c21haWwtQmVpZ2k8L0F1dGhvcj48WWVhcj4yMDE3PC9Z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=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3549D" w:rsidRPr="00E62126">
        <w:rPr>
          <w:rFonts w:ascii="Book Antiqua" w:hAnsi="Book Antiqua"/>
          <w:sz w:val="24"/>
          <w:szCs w:val="24"/>
          <w:vertAlign w:val="superscript"/>
        </w:rPr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9-12]</w:t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3549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Rath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apprais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24A0F" w:rsidRPr="009A440E">
        <w:rPr>
          <w:rFonts w:ascii="Book Antiqua" w:hAnsi="Book Antiqua"/>
          <w:sz w:val="24"/>
          <w:szCs w:val="24"/>
        </w:rPr>
        <w:t>com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43DA6" w:rsidRPr="009A440E">
        <w:rPr>
          <w:rFonts w:ascii="Book Antiqua" w:hAnsi="Book Antiqua"/>
          <w:sz w:val="24"/>
          <w:szCs w:val="24"/>
        </w:rPr>
        <w:t>approach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D0B9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arge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tand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expanded</w:t>
      </w:r>
      <w:r w:rsidR="0084362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flex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treatm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strategies</w:t>
      </w:r>
      <w:r w:rsidR="00602BD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v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pharmaco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p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vario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effects</w:t>
      </w:r>
      <w:r w:rsidR="00854BAB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d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F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Dru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ministration’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5142B" w:rsidRPr="009A440E">
        <w:rPr>
          <w:rFonts w:ascii="Book Antiqua" w:hAnsi="Book Antiqua"/>
          <w:sz w:val="24"/>
          <w:szCs w:val="24"/>
        </w:rPr>
        <w:t>expect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nti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be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consid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appro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underg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scruti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val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tak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in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accou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syst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(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empha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mi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ma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pathophysiology)</w: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2D9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ood&lt;/Author&gt;&lt;Year&gt;2020&lt;/Year&gt;&lt;RecNum&gt;13&lt;/RecNum&gt;&lt;DisplayText&gt;[13]&lt;/DisplayText&gt;&lt;record&gt;&lt;rec-number&gt;13&lt;/rec-number&gt;&lt;foreign-keys&gt;&lt;key app="EN" db-id="2sfsawws0259zae9r5dvpx5srv9ddrtxpatr" timestamp="1627871151"&gt;13&lt;/key&gt;&lt;/foreign-keys&gt;&lt;ref-type name="Generic"&gt;13&lt;/ref-type&gt;&lt;contributors&gt;&lt;authors&gt;&lt;author&gt;U. S. Food&lt;/author&gt;&lt;author&gt;Drug, Administration&lt;/author&gt;&lt;/authors&gt;&lt;/contributors&gt;&lt;titles&gt;&lt;title&gt;Type 2 diabetes mellitus: evaluating the safety of new drugs for improving glycemic control guidance for industry. 2020&lt;/title&gt;&lt;/titles&gt;&lt;dates&gt;&lt;year&gt;2020&lt;/year&gt;&lt;/dates&gt;&lt;urls&gt;&lt;/urls&gt;&lt;/record&gt;&lt;/Cite&gt;&lt;/EndNote&gt;</w:instrTex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4BAB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Ev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oct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ele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pre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recommen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p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ompl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47210" w:rsidRPr="009A440E">
        <w:rPr>
          <w:rFonts w:ascii="Book Antiqua" w:hAnsi="Book Antiqua"/>
          <w:sz w:val="24"/>
          <w:szCs w:val="24"/>
        </w:rPr>
        <w:t>authorit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47210" w:rsidRPr="009A440E">
        <w:rPr>
          <w:rFonts w:ascii="Book Antiqua" w:hAnsi="Book Antiqua"/>
          <w:sz w:val="24"/>
          <w:szCs w:val="24"/>
        </w:rPr>
        <w:t>bo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med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ocie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meri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olle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ard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ACC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meri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ssoci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ADA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mpro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Glob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KDIGO)</w:t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WVyaWNhbiBEaWFiZXRlczwvQXV0aG9yPjxZZWFyPjIw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WVyaWNhbiBEaWFiZXRlczwvQXV0aG9yPjxZZWFyPjIw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004CA" w:rsidRPr="00E62126">
        <w:rPr>
          <w:rFonts w:ascii="Book Antiqua" w:hAnsi="Book Antiqua"/>
          <w:sz w:val="24"/>
          <w:szCs w:val="24"/>
          <w:vertAlign w:val="superscript"/>
        </w:rPr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14-17]</w:t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056B" w:rsidRPr="009A440E">
        <w:rPr>
          <w:rFonts w:ascii="Book Antiqua" w:hAnsi="Book Antiqua"/>
          <w:sz w:val="24"/>
          <w:szCs w:val="24"/>
        </w:rPr>
        <w:t>.</w:t>
      </w:r>
    </w:p>
    <w:p w14:paraId="4D9B29F3" w14:textId="03249EE9" w:rsidR="00941C35" w:rsidRPr="001506C7" w:rsidRDefault="00097E64" w:rsidP="002A1533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sz w:val="24"/>
          <w:szCs w:val="24"/>
        </w:rPr>
        <w:t>Affirm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E5605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E560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nefic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325D4" w:rsidRPr="009A440E">
        <w:rPr>
          <w:rFonts w:ascii="Book Antiqua" w:hAnsi="Book Antiqua"/>
          <w:sz w:val="24"/>
          <w:szCs w:val="24"/>
        </w:rPr>
        <w:t>val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66B5" w:rsidRPr="009A440E">
        <w:rPr>
          <w:rFonts w:ascii="Book Antiqua" w:hAnsi="Book Antiqua"/>
          <w:sz w:val="24"/>
          <w:szCs w:val="24"/>
        </w:rPr>
        <w:t>favor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66B5" w:rsidRPr="009A440E">
        <w:rPr>
          <w:rFonts w:ascii="Book Antiqua" w:hAnsi="Book Antiqua"/>
          <w:sz w:val="24"/>
          <w:szCs w:val="24"/>
        </w:rPr>
        <w:t>resul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27D51" w:rsidRPr="009A440E">
        <w:rPr>
          <w:rFonts w:ascii="Book Antiqua" w:hAnsi="Book Antiqua"/>
          <w:sz w:val="24"/>
          <w:szCs w:val="24"/>
        </w:rPr>
        <w:t>landma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4204"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rials</w:t>
      </w:r>
      <w:r w:rsidR="001A500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The</w:t>
      </w:r>
      <w:r w:rsidR="009F1594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forementio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tria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scrutini</w:t>
      </w:r>
      <w:r w:rsidR="001A5008" w:rsidRPr="009A440E">
        <w:rPr>
          <w:rFonts w:ascii="Book Antiqua" w:hAnsi="Book Antiqua"/>
          <w:sz w:val="24"/>
          <w:szCs w:val="24"/>
        </w:rPr>
        <w:t>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46DD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46DD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(nam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em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a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canagliflozin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he</w:t>
      </w:r>
      <w:r w:rsidR="00573F92" w:rsidRPr="009A440E">
        <w:rPr>
          <w:rFonts w:ascii="Book Antiqua" w:hAnsi="Book Antiqua"/>
          <w:sz w:val="24"/>
          <w:szCs w:val="24"/>
        </w:rPr>
        <w:t>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bi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reduc</w:t>
      </w:r>
      <w:r w:rsidR="00573F92" w:rsidRPr="009A440E">
        <w:rPr>
          <w:rFonts w:ascii="Book Antiqua" w:hAnsi="Book Antiqua"/>
          <w:sz w:val="24"/>
          <w:szCs w:val="24"/>
        </w:rPr>
        <w:t>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endpoi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mortalit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hospitaliz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failure</w:t>
      </w:r>
      <w:r w:rsidR="00DF238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F238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F238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consider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73AB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dem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fail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end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exacerbation</w:t>
      </w:r>
      <w:r w:rsidR="001A500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na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73F92" w:rsidRPr="009A440E">
        <w:rPr>
          <w:rFonts w:ascii="Book Antiqua" w:hAnsi="Book Antiqua"/>
          <w:sz w:val="24"/>
          <w:szCs w:val="24"/>
        </w:rPr>
        <w:t>few</w:t>
      </w:r>
      <w:r w:rsidR="00470411" w:rsidRPr="00470411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470411" w:rsidRPr="00470411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8-21]</w:t>
      </w:r>
      <w:r w:rsidR="001A500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wo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(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llu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7816F7">
        <w:rPr>
          <w:rFonts w:ascii="Book Antiqua" w:hAnsi="Book Antiqua"/>
          <w:caps/>
          <w:sz w:val="24"/>
          <w:szCs w:val="24"/>
        </w:rPr>
        <w:t>f</w:t>
      </w:r>
      <w:r w:rsidR="00282ED6" w:rsidRPr="009A440E">
        <w:rPr>
          <w:rFonts w:ascii="Book Antiqua" w:hAnsi="Book Antiqua"/>
          <w:sz w:val="24"/>
          <w:szCs w:val="24"/>
        </w:rPr>
        <w:t>ig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1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lastRenderedPageBreak/>
        <w:t>block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te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spon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upt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702F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0447" w:rsidRPr="009A440E">
        <w:rPr>
          <w:rFonts w:ascii="Book Antiqua" w:hAnsi="Book Antiqua"/>
          <w:sz w:val="24"/>
          <w:szCs w:val="24"/>
        </w:rPr>
        <w:t>v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por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ubul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lat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cau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de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level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inhib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13121" w:rsidRPr="009A440E">
        <w:rPr>
          <w:rFonts w:ascii="Book Antiqua" w:hAnsi="Book Antiqua"/>
          <w:sz w:val="24"/>
          <w:szCs w:val="24"/>
        </w:rPr>
        <w:t>sal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patho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trigg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hyperglycemia</w:t>
      </w:r>
      <w:r w:rsidR="00CF73F3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var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epe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ru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metabolis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istribu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tatu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narr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revie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bac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quantit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stim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nephron’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func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en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ind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fficac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indu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lea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6C2846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u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15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ai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pharmacotherapy</w: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abizadeh&lt;/Author&gt;&lt;Year&gt;2019&lt;/Year&gt;&lt;RecNum&gt;22&lt;/RecNum&gt;&lt;DisplayText&gt;[22]&lt;/DisplayText&gt;&lt;record&gt;&lt;rec-number&gt;22&lt;/rec-number&gt;&lt;foreign-keys&gt;&lt;key app="EN" db-id="2sfsawws0259zae9r5dvpx5srv9ddrtxpatr" timestamp="1627871152"&gt;22&lt;/key&gt;&lt;/foreign-keys&gt;&lt;ref-type name="Journal Article"&gt;17&lt;/ref-type&gt;&lt;contributors&gt;&lt;authors&gt;&lt;author&gt;Rabizadeh, Soghra&lt;/author&gt;&lt;author&gt;Nakhjavani, Manouchehr&lt;/author&gt;&lt;author&gt;Esteghamati, Alireza&lt;/author&gt;&lt;/authors&gt;&lt;/contributors&gt;&lt;titles&gt;&lt;title&gt;Cardiovascular and renal benefits of SGLT2 inhibitors: a narrative review&lt;/title&gt;&lt;secondary-title&gt;International journal of endocrinology and metabolism&lt;/secondary-title&gt;&lt;/titles&gt;&lt;periodical&gt;&lt;full-title&gt;International journal of endocrinology and metabolism&lt;/full-title&gt;&lt;/periodical&gt;&lt;volume&gt;17&lt;/volume&gt;&lt;number&gt;2&lt;/number&gt;&lt;dates&gt;&lt;year&gt;2019&lt;/year&gt;&lt;/dates&gt;&lt;publisher&gt;Kowsar Medical Institute&lt;/publisher&gt;&lt;urls&gt;&lt;/urls&gt;&lt;electronic-resource-num&gt;https://doi.org/10.5812/ijem.84353&lt;/electronic-resource-num&gt;&lt;/record&gt;&lt;/Cite&gt;&lt;/EndNote&gt;</w:instrTex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73D75" w:rsidRPr="009A440E">
        <w:rPr>
          <w:rFonts w:ascii="Book Antiqua" w:hAnsi="Book Antiqua"/>
          <w:sz w:val="24"/>
          <w:szCs w:val="24"/>
        </w:rPr>
        <w:t>.</w:t>
      </w:r>
    </w:p>
    <w:p w14:paraId="12875994" w14:textId="665863B8" w:rsidR="008C0B24" w:rsidRPr="009A440E" w:rsidRDefault="00427903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libe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2D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normal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heal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dul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kidne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prop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fil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r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18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ai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v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majo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usu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reabsorb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convol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(PCT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sodium-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cotransport</w: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henoy&lt;/Author&gt;&lt;Year&gt;2021&lt;/Year&gt;&lt;RecNum&gt;23&lt;/RecNum&gt;&lt;DisplayText&gt;[23]&lt;/DisplayText&gt;&lt;record&gt;&lt;rec-number&gt;23&lt;/rec-number&gt;&lt;foreign-keys&gt;&lt;key app="EN" db-id="2sfsawws0259zae9r5dvpx5srv9ddrtxpatr" timestamp="1627871153"&gt;23&lt;/key&gt;&lt;/foreign-keys&gt;&lt;ref-type name="Journal Article"&gt;17&lt;/ref-type&gt;&lt;contributors&gt;&lt;authors&gt;&lt;author&gt;Shenoy, Srinivas Vinayak&lt;/author&gt;&lt;author&gt;Nagaraju, Shankar Prasad&lt;/author&gt;&lt;author&gt;Bhojaraja, Mohan Varadanayakanahalli&lt;/author&gt;&lt;author&gt;Prabhu, Ravindra Attur&lt;/author&gt;&lt;author&gt;Rangaswamy, Dharshan&lt;/author&gt;&lt;author&gt;Rao, Indu Ramachandra&lt;/author&gt;&lt;/authors&gt;&lt;/contributors&gt;&lt;titles&gt;&lt;title&gt;Sodium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glucose cotransporter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2 inhibitors and non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steroidal mineralocorticoid receptor antagonists: Ushering in a new era of nephroprotection beyond renin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angiotensin system blockade&lt;/title&gt;&lt;secondary-title&gt;Nephrology&lt;/secondary-title&gt;&lt;/titles&gt;&lt;periodical&gt;&lt;full-title&gt;Nephrology&lt;/full-title&gt;&lt;/periodical&gt;&lt;dates&gt;&lt;year&gt;2021&lt;/year&gt;&lt;/dates&gt;&lt;publisher&gt;Wiley Online Library&lt;/publisher&gt;&lt;isbn&gt;1320-5358&lt;/isbn&gt;&lt;urls&gt;&lt;/urls&gt;&lt;electronic-resource-num&gt;https://doi.org/10.1111/nep.13917&lt;/electronic-resource-num&gt;&lt;/record&gt;&lt;/Cite&gt;&lt;/EndNote&gt;</w:instrTex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941C35">
        <w:rPr>
          <w:rFonts w:ascii="Book Antiqua" w:hAnsi="Book Antiqua"/>
          <w:noProof/>
          <w:sz w:val="24"/>
          <w:szCs w:val="24"/>
          <w:vertAlign w:val="superscript"/>
        </w:rPr>
        <w:t>[23]</w: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4638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resist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exhib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2DM</w:t>
      </w:r>
      <w:r w:rsidR="005903D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periph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T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e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2D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le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co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fil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loa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glomerul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o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perfu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reach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nephron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l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affinity-hi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roper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C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allo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ubsta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bsorp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ch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u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9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certa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cenarios</w: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ryant&lt;/Author&gt;&lt;Year&gt;2020&lt;/Year&gt;&lt;RecNum&gt;24&lt;/RecNum&gt;&lt;DisplayText&gt;[24, 25]&lt;/DisplayText&gt;&lt;record&gt;&lt;rec-number&gt;24&lt;/rec-number&gt;&lt;foreign-keys&gt;&lt;key app="EN" db-id="2sfsawws0259zae9r5dvpx5srv9ddrtxpatr" timestamp="1627871153"&gt;24&lt;/key&gt;&lt;/foreign-keys&gt;&lt;ref-type name="Journal Article"&gt;17&lt;/ref-type&gt;&lt;contributors&gt;&lt;authors&gt;&lt;author&gt;Bryant, Nia J.&lt;/author&gt;&lt;author&gt;Gould, Gwyn W.&lt;/author&gt;&lt;/authors&gt;&lt;/contributors&gt;&lt;titles&gt;&lt;title&gt;Insulin stimulated GLUT4 translocation–Size is not everything!&lt;/title&gt;&lt;secondary-title&gt;Current opinion in cell biology&lt;/secondary-title&gt;&lt;/titles&gt;&lt;periodical&gt;&lt;full-title&gt;Current opinion in cell biology&lt;/full-title&gt;&lt;/periodical&gt;&lt;pages&gt;28-34&lt;/pages&gt;&lt;volume&gt;65&lt;/volume&gt;&lt;dates&gt;&lt;year&gt;2020&lt;/year&gt;&lt;/dates&gt;&lt;publisher&gt;Elsevier&lt;/publisher&gt;&lt;isbn&gt;0955-0674&lt;/isbn&gt;&lt;urls&gt;&lt;/urls&gt;&lt;electronic-resource-num&gt;https://doi.org/10.1016/j.ceb.2020.02.006&lt;/electronic-resource-num&gt;&lt;/record&gt;&lt;/Cite&gt;&lt;Cite&gt;&lt;Author&gt;Vardeny&lt;/Author&gt;&lt;Year&gt;2020&lt;/Year&gt;&lt;RecNum&gt;25&lt;/RecNum&gt;&lt;record&gt;&lt;rec-number&gt;25&lt;/rec-number&gt;&lt;foreign-keys&gt;&lt;key app="EN" db-id="2sfsawws0259zae9r5dvpx5srv9ddrtxpatr" timestamp="1627871153"&gt;25&lt;/key&gt;&lt;/foreign-keys&gt;&lt;ref-type name="Journal Article"&gt;17&lt;/ref-type&gt;&lt;contributors&gt;&lt;authors&gt;&lt;author&gt;Vardeny, Orly&lt;/author&gt;&lt;/authors&gt;&lt;/contributors&gt;&lt;titles&gt;&lt;title&gt;The sweet spot: heart failure prevention with SGLT2 inhibitors&lt;/title&gt;&lt;secondary-title&gt;The American journal of medicine&lt;/secondary-title&gt;&lt;/titles&gt;&lt;periodical&gt;&lt;full-title&gt;The American journal of medicine&lt;/full-title&gt;&lt;/periodical&gt;&lt;pages&gt;182-185&lt;/pages&gt;&lt;volume&gt;133&lt;/volume&gt;&lt;number&gt;2&lt;/number&gt;&lt;dates&gt;&lt;year&gt;2020&lt;/year&gt;&lt;/dates&gt;&lt;publisher&gt;Elsevier&lt;/publisher&gt;&lt;isbn&gt;0002-9343&lt;/isbn&gt;&lt;urls&gt;&lt;/urls&gt;&lt;electronic-resource-num&gt;https://doi.org/10.1016/j.amjmed.2019.08.013&lt;/electronic-resource-num&gt;&lt;/record&gt;&lt;/Cite&gt;&lt;/EndNote&gt;</w:instrTex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4,25]</w: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6414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hibi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w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majo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C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mai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ee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pportuni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l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l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downstrea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i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nephr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flow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D6877" w:rsidRPr="009A440E">
        <w:rPr>
          <w:rFonts w:ascii="Book Antiqua" w:hAnsi="Book Antiqua"/>
          <w:sz w:val="24"/>
          <w:szCs w:val="24"/>
        </w:rPr>
        <w:t>en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o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ventu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utput</w: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espoux&lt;/Author&gt;&lt;Year&gt;2020&lt;/Year&gt;&lt;RecNum&gt;26&lt;/RecNum&gt;&lt;DisplayText&gt;[26]&lt;/DisplayText&gt;&lt;record&gt;&lt;rec-number&gt;26&lt;/rec-number&gt;&lt;foreign-keys&gt;&lt;key app="EN" db-id="2sfsawws0259zae9r5dvpx5srv9ddrtxpatr" timestamp="1627871153"&gt;26&lt;/key&gt;&lt;/foreign-keys&gt;&lt;ref-type name="Journal Article"&gt;17&lt;/ref-type&gt;&lt;contributors&gt;&lt;authors&gt;&lt;author&gt;Nespoux, Josselin&lt;/author&gt;&lt;author&gt;Vallon, Volker&lt;/author&gt;&lt;/authors&gt;&lt;/contributors&gt;&lt;titles&gt;&lt;title&gt;Renal effects of SGLT2 inhibitors: an update&lt;/title&gt;&lt;secondary-title&gt;Current opinion in nephrology and hypertension&lt;/secondary-title&gt;&lt;/titles&gt;&lt;periodical&gt;&lt;full-title&gt;Current opinion in nephrology and hypertension&lt;/full-title&gt;&lt;/periodical&gt;&lt;pages&gt;190&lt;/pages&gt;&lt;volume&gt;29&lt;/volume&gt;&lt;number&gt;2&lt;/number&gt;&lt;dates&gt;&lt;year&gt;2020&lt;/year&gt;&lt;/dates&gt;&lt;publisher&gt;NIH Public Access&lt;/publisher&gt;&lt;urls&gt;&lt;/urls&gt;&lt;electronic-resource-num&gt;https://doi.org/10.1097/MNH.0000000000000584&lt;/electronic-resource-num&gt;&lt;/record&gt;&lt;/Cite&gt;&lt;/EndNote&gt;</w:instrTex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790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ubsequent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lumi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r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gre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cr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el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(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rox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intersti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compartments</w:t>
      </w:r>
      <w:r w:rsidR="007D6877" w:rsidRPr="009A440E">
        <w:rPr>
          <w:rFonts w:ascii="Book Antiqua" w:hAnsi="Book Antiqua"/>
          <w:sz w:val="24"/>
          <w:szCs w:val="24"/>
        </w:rPr>
        <w:t>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volume</w:t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lyPC9BdXRob3I+PFllYXI+MjAxNDwvWWVhcj48UmVj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lyPC9BdXRob3I+PFllYXI+MjAxNDwvWWVhcj48UmVj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368D" w:rsidRPr="00B0547B">
        <w:rPr>
          <w:rFonts w:ascii="Book Antiqua" w:hAnsi="Book Antiqua"/>
          <w:sz w:val="24"/>
          <w:szCs w:val="24"/>
          <w:vertAlign w:val="superscript"/>
        </w:rPr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7-29]</w:t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libe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85AB6" w:rsidRPr="009A440E">
        <w:rPr>
          <w:rFonts w:ascii="Book Antiqua" w:hAnsi="Book Antiqua"/>
          <w:sz w:val="24"/>
          <w:szCs w:val="24"/>
        </w:rPr>
        <w:t>syst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85AB6" w:rsidRPr="009A440E">
        <w:rPr>
          <w:rFonts w:ascii="Book Antiqua" w:hAnsi="Book Antiqua"/>
          <w:sz w:val="24"/>
          <w:szCs w:val="24"/>
        </w:rPr>
        <w:t>fluid</w:t>
      </w:r>
      <w:r w:rsidR="006F368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279EA83A" w14:textId="5EA2C810" w:rsidR="00427903" w:rsidRPr="009A440E" w:rsidRDefault="008C0B24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vol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crutin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mix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vie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invol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rapy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la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eth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-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transpor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hib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ecl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ndergo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lastRenderedPageBreak/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5173" w:rsidRPr="009A440E">
        <w:rPr>
          <w:rFonts w:ascii="Book Antiqua" w:hAnsi="Book Antiqua"/>
          <w:sz w:val="24"/>
          <w:szCs w:val="24"/>
        </w:rPr>
        <w:t>sites</w:t>
      </w:r>
      <w:r w:rsidR="007D687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i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erfor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mpens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o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f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rans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mpleted</w: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al&lt;/Author&gt;&lt;Year&gt;2020&lt;/Year&gt;&lt;RecNum&gt;30&lt;/RecNum&gt;&lt;DisplayText&gt;[30]&lt;/DisplayText&gt;&lt;record&gt;&lt;rec-number&gt;30&lt;/rec-number&gt;&lt;foreign-keys&gt;&lt;key app="EN" db-id="2sfsawws0259zae9r5dvpx5srv9ddrtxpatr" timestamp="1627871154"&gt;30&lt;/key&gt;&lt;/foreign-keys&gt;&lt;ref-type name="Journal Article"&gt;17&lt;/ref-type&gt;&lt;contributors&gt;&lt;authors&gt;&lt;author&gt;Gal, A.&lt;/author&gt;&lt;author&gt;Burton, S. E.&lt;/author&gt;&lt;author&gt;Weidgraaf, K.&lt;/author&gt;&lt;author&gt;Singh, P.&lt;/author&gt;&lt;author&gt;Lopez-Villalobos, N.&lt;/author&gt;&lt;author&gt;Jacob, A.&lt;/author&gt;&lt;author&gt;Malabu, U.&lt;/author&gt;&lt;author&gt;Burchell, R.&lt;/author&gt;&lt;/authors&gt;&lt;/contributors&gt;&lt;titles&gt;&lt;title&gt;The effect of the sodium-glucose cotransporter type-2 inhibitor dapagliflozin on glomerular filtration rate in healthy cats&lt;/title&gt;&lt;secondary-title&gt;Domestic animal endocrinology&lt;/secondary-title&gt;&lt;/titles&gt;&lt;periodical&gt;&lt;full-title&gt;Domestic animal endocrinology&lt;/full-title&gt;&lt;/periodical&gt;&lt;pages&gt;106376&lt;/pages&gt;&lt;volume&gt;70&lt;/volume&gt;&lt;dates&gt;&lt;year&gt;2020&lt;/year&gt;&lt;/dates&gt;&lt;publisher&gt;Elsevier&lt;/publisher&gt;&lt;isbn&gt;0739-7240&lt;/isbn&gt;&lt;urls&gt;&lt;/urls&gt;&lt;electronic-resource-num&gt;https://doi.org/10.1111/apha.13528&lt;/electronic-resource-num&gt;&lt;/record&gt;&lt;/Cite&gt;&lt;/EndNote&gt;</w:instrTex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0]</w: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6343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xamp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ic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sce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loo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Hen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Na-K-C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hu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lumi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excre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urin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charg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TP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potas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ump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ten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la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min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o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ak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l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convol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chlori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ym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harves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charg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TP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potas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ump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4-wee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cou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resul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30</w:t>
      </w:r>
      <w:r w:rsidR="001506C7">
        <w:rPr>
          <w:rFonts w:ascii="Book Antiqua" w:hAnsi="Book Antiqua"/>
          <w:sz w:val="24"/>
          <w:szCs w:val="24"/>
        </w:rPr>
        <w:t>%</w:t>
      </w:r>
      <w:r w:rsidR="00FD0BDD" w:rsidRPr="009A440E">
        <w:rPr>
          <w:rFonts w:ascii="Book Antiqua" w:hAnsi="Book Antiqua"/>
          <w:sz w:val="24"/>
          <w:szCs w:val="24"/>
        </w:rPr>
        <w:t>-6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ul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a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l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excretion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</w:t>
      </w:r>
      <w:r w:rsidR="00FD0BDD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≤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0.001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ositiv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cor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</w:t>
      </w:r>
      <w:r w:rsidR="00FD0BDD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≤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0.001)</w: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errannini&lt;/Author&gt;&lt;Year&gt;2017&lt;/Year&gt;&lt;RecNum&gt;31&lt;/RecNum&gt;&lt;DisplayText&gt;[31]&lt;/DisplayText&gt;&lt;record&gt;&lt;rec-number&gt;31&lt;/rec-number&gt;&lt;foreign-keys&gt;&lt;key app="EN" db-id="2sfsawws0259zae9r5dvpx5srv9ddrtxpatr" timestamp="1627871154"&gt;31&lt;/key&gt;&lt;/foreign-keys&gt;&lt;ref-type name="Journal Article"&gt;17&lt;/ref-type&gt;&lt;contributors&gt;&lt;authors&gt;&lt;author&gt;Ferrannini, Ele&lt;/author&gt;&lt;author&gt;Baldi, Simona&lt;/author&gt;&lt;author&gt;Frascerra, Silvia&lt;/author&gt;&lt;author&gt;Astiarraga, Brenno&lt;/author&gt;&lt;author&gt;Barsotti, Elisabetta&lt;/author&gt;&lt;author&gt;Clerico, Aldo&lt;/author&gt;&lt;author&gt;Muscelli, Elza&lt;/author&gt;&lt;/authors&gt;&lt;/contributors&gt;&lt;titles&gt;&lt;title&gt;Renal handling of ketones in response to sodium–glucose cotransporter 2 inhibition in patients with type 2 diabetes&lt;/title&gt;&lt;secondary-title&gt;Diabetes care&lt;/secondary-title&gt;&lt;/titles&gt;&lt;periodical&gt;&lt;full-title&gt;Diabetes care&lt;/full-title&gt;&lt;/periodical&gt;&lt;pages&gt;771-776&lt;/pages&gt;&lt;volume&gt;40&lt;/volume&gt;&lt;number&gt;6&lt;/number&gt;&lt;dates&gt;&lt;year&gt;2017&lt;/year&gt;&lt;/dates&gt;&lt;publisher&gt;Am Diabetes Assoc&lt;/publisher&gt;&lt;isbn&gt;0149-5992&lt;/isbn&gt;&lt;urls&gt;&lt;/urls&gt;&lt;electronic-resource-num&gt;https://doi.org/10.2337/dc16-2724&lt;/electronic-resource-num&gt;&lt;/record&gt;&lt;/Cite&gt;&lt;/EndNote&gt;</w:instrTex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0BD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cumu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persp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landma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rial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mp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redu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fterloa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occ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o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tra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ompartmen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mp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reloa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du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prie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romo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stat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ea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o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maladap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ompens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modeling</w:t>
      </w:r>
      <w:r w:rsidR="002A4A00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arti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respon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CVOT </w:t>
      </w:r>
      <w:r w:rsidR="002A4A00" w:rsidRPr="009A440E">
        <w:rPr>
          <w:rFonts w:ascii="Book Antiqua" w:hAnsi="Book Antiqua"/>
          <w:sz w:val="24"/>
          <w:szCs w:val="24"/>
        </w:rPr>
        <w:t>resul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lth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entio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un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investigation</w:t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dTwvQXV0aG9yPjxZZWFyPjIwMjA8L1llYXI+PFJlY051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dTwvQXV0aG9yPjxZZWFyPjIwMjA8L1llYXI+PFJlY051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A4A00" w:rsidRPr="00B0547B">
        <w:rPr>
          <w:rFonts w:ascii="Book Antiqua" w:hAnsi="Book Antiqua"/>
          <w:sz w:val="24"/>
          <w:szCs w:val="24"/>
          <w:vertAlign w:val="superscript"/>
        </w:rPr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2-34]</w:t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57DA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4BC6B231" w14:textId="58A7357E" w:rsidR="00163A75" w:rsidRPr="009A440E" w:rsidRDefault="00DB7B35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SLG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455A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romot</w:t>
      </w:r>
      <w:r w:rsidR="0099455A" w:rsidRPr="009A440E">
        <w:rPr>
          <w:rFonts w:ascii="Book Antiqua" w:hAnsi="Book Antiqua"/>
          <w:sz w:val="24"/>
          <w:szCs w:val="24"/>
        </w:rPr>
        <w:t>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auxili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avenu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deep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roo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blun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18AA" w:rsidRPr="009A440E">
        <w:rPr>
          <w:rFonts w:ascii="Book Antiqua" w:hAnsi="Book Antiqua"/>
          <w:sz w:val="24"/>
          <w:szCs w:val="24"/>
        </w:rPr>
        <w:t>harmful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Start w:id="6" w:name="OLE_LINK365"/>
      <w:bookmarkStart w:id="7" w:name="OLE_LINK366"/>
      <w:r w:rsidR="007248E8" w:rsidRPr="009A440E">
        <w:rPr>
          <w:rFonts w:ascii="Book Antiqua" w:hAnsi="Book Antiqua"/>
          <w:sz w:val="24"/>
          <w:szCs w:val="24"/>
        </w:rPr>
        <w:t>rea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species</w:t>
      </w:r>
      <w:bookmarkEnd w:id="6"/>
      <w:bookmarkEnd w:id="7"/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(ROS)</w:t>
      </w:r>
      <w:r w:rsidR="005B243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E209B" w:rsidRPr="009A440E">
        <w:rPr>
          <w:rFonts w:ascii="Book Antiqua" w:hAnsi="Book Antiqua"/>
          <w:sz w:val="24"/>
          <w:szCs w:val="24"/>
        </w:rPr>
        <w:t>modul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detrimen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neurohorm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ctiv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18AA" w:rsidRPr="009A440E">
        <w:rPr>
          <w:rFonts w:ascii="Book Antiqua" w:hAnsi="Book Antiqua"/>
          <w:sz w:val="24"/>
          <w:szCs w:val="24"/>
        </w:rPr>
        <w:t>impro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flux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E209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B2435" w:rsidRPr="009A440E">
        <w:rPr>
          <w:rFonts w:ascii="Book Antiqua" w:hAnsi="Book Antiqua"/>
          <w:sz w:val="24"/>
          <w:szCs w:val="24"/>
        </w:rPr>
        <w:t>preser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b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profile</w:t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NoYXdpPC9BdXRob3I+PFllYXI+MjAyMDwvWWVhcj48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NoYXdpPC9BdXRob3I+PFllYXI+MjAyMDwvWWVhcj48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B2435" w:rsidRPr="00B0547B">
        <w:rPr>
          <w:rFonts w:ascii="Book Antiqua" w:hAnsi="Book Antiqua"/>
          <w:sz w:val="24"/>
          <w:szCs w:val="24"/>
          <w:vertAlign w:val="superscript"/>
        </w:rPr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5-38]</w:t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B2435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D0E37" w:rsidRPr="009A440E">
        <w:rPr>
          <w:rFonts w:ascii="Book Antiqua" w:hAnsi="Book Antiqua"/>
          <w:sz w:val="24"/>
          <w:szCs w:val="24"/>
        </w:rPr>
        <w:t>However</w:t>
      </w:r>
      <w:r w:rsidR="00CC371E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i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hin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cotrans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gluco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grad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theref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reta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odium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cotransporter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(SLC34A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LC34A3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referen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7816F7">
        <w:rPr>
          <w:rFonts w:ascii="Book Antiqua" w:hAnsi="Book Antiqua"/>
          <w:caps/>
          <w:sz w:val="24"/>
          <w:szCs w:val="24"/>
        </w:rPr>
        <w:t>f</w:t>
      </w:r>
      <w:r w:rsidR="009953BA" w:rsidRPr="009A440E">
        <w:rPr>
          <w:rFonts w:ascii="Book Antiqua" w:hAnsi="Book Antiqua"/>
          <w:sz w:val="24"/>
          <w:szCs w:val="24"/>
        </w:rPr>
        <w:t>ig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2</w:t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HJhaWxraWxsPC9BdXRob3I+PFllYXI+MjAxNjwvWWVh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HJhaWxraWxsPC9BdXRob3I+PFllYXI+MjAxNjwvWWVh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247A" w:rsidRPr="00B0547B">
        <w:rPr>
          <w:rFonts w:ascii="Book Antiqua" w:hAnsi="Book Antiqua"/>
          <w:sz w:val="24"/>
          <w:szCs w:val="24"/>
          <w:vertAlign w:val="superscript"/>
        </w:rPr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9-41]</w:t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35D9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351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consequ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351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result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s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ubule</w:t>
      </w:r>
      <w:r w:rsidR="000C46F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hyperphosphatemia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lbe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recogn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roc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ramif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lastRenderedPageBreak/>
        <w:t>SGLT2</w:t>
      </w:r>
      <w:r w:rsidR="008477B0" w:rsidRPr="009A440E">
        <w:rPr>
          <w:rFonts w:ascii="Book Antiqua" w:hAnsi="Book Antiqua"/>
          <w:sz w:val="24"/>
          <w:szCs w:val="24"/>
        </w:rPr>
        <w:t>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with</w:t>
      </w:r>
      <w:r w:rsidR="00D0575C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literat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larg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cen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up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controvers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ialog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B06E0B" w:rsidRPr="009A440E">
        <w:rPr>
          <w:rFonts w:ascii="Book Antiqua" w:hAnsi="Book Antiqua"/>
          <w:sz w:val="24"/>
          <w:szCs w:val="24"/>
        </w:rPr>
        <w:t>whe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not</w:t>
      </w:r>
      <w:proofErr w:type="gramEnd"/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contrib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efic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b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min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signific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rovo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b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fractures</w:t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WxlemlraWFuPC9BdXRob3I+PFllYXI+MjAxNjwvWWVh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WxlemlraWFuPC9BdXRob3I+PFllYXI+MjAxNjwvWWVh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C46FF" w:rsidRPr="00B0547B">
        <w:rPr>
          <w:rFonts w:ascii="Book Antiqua" w:hAnsi="Book Antiqua"/>
          <w:sz w:val="24"/>
          <w:szCs w:val="24"/>
          <w:vertAlign w:val="superscript"/>
        </w:rPr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42-44]</w:t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C46F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S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80693B" w:rsidRPr="009A440E">
        <w:rPr>
          <w:rFonts w:ascii="Book Antiqua" w:hAnsi="Book Antiqua"/>
          <w:sz w:val="24"/>
          <w:szCs w:val="24"/>
        </w:rPr>
        <w:t>literature</w:t>
      </w:r>
      <w:proofErr w:type="gramEnd"/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comment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highligh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CVD</w:t>
      </w:r>
      <w:r w:rsidR="00163A7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442A" w:rsidRPr="009A440E">
        <w:rPr>
          <w:rFonts w:ascii="Book Antiqua" w:hAnsi="Book Antiqua"/>
          <w:sz w:val="24"/>
          <w:szCs w:val="24"/>
        </w:rPr>
        <w:t>CV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442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mitig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burden</w:t>
      </w:r>
      <w:r w:rsidR="00E10B8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7846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pharmac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SGLT</w:t>
      </w:r>
      <w:r w:rsidR="009C029E" w:rsidRPr="009A440E">
        <w:rPr>
          <w:rFonts w:ascii="Book Antiqua" w:hAnsi="Book Antiqua"/>
          <w:sz w:val="24"/>
          <w:szCs w:val="24"/>
        </w:rPr>
        <w:t>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theore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induc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phosphat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calcific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stiffn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cardia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remodeling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condu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(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settin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in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administration</w:t>
      </w:r>
      <w:r w:rsidR="007656F6" w:rsidRPr="009A440E">
        <w:rPr>
          <w:rFonts w:ascii="Book Antiqua" w:hAnsi="Book Antiqua"/>
          <w:sz w:val="24"/>
          <w:szCs w:val="24"/>
        </w:rPr>
        <w:t>)</w:t>
      </w:r>
      <w:r w:rsidR="009F2253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especi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popul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derang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07B18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07B18" w:rsidRPr="009A440E">
        <w:rPr>
          <w:rFonts w:ascii="Book Antiqua" w:hAnsi="Book Antiqua"/>
          <w:sz w:val="24"/>
          <w:szCs w:val="24"/>
        </w:rPr>
        <w:t>CKD</w:t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0NTwvUmVjTnVtPjxEaXNwbGF5VGV4dD5bNDUtNDldPC9EaXNwbGF5VGV4dD48cmVjb3Jk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0NTwvUmVjTnVtPjxEaXNwbGF5VGV4dD5bNDUtNDldPC9EaXNwbGF5VGV4dD48cmVjb3Jk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29E" w:rsidRPr="00B0547B">
        <w:rPr>
          <w:rFonts w:ascii="Book Antiqua" w:hAnsi="Book Antiqua"/>
          <w:sz w:val="24"/>
          <w:szCs w:val="24"/>
          <w:vertAlign w:val="superscript"/>
        </w:rPr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45-49]</w:t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29E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discu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degre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in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rel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30D" w:rsidRPr="009A440E">
        <w:rPr>
          <w:rFonts w:ascii="Book Antiqua" w:hAnsi="Book Antiqua"/>
          <w:sz w:val="24"/>
          <w:szCs w:val="24"/>
        </w:rPr>
        <w:t>t</w:t>
      </w:r>
      <w:r w:rsidR="00097CAE" w:rsidRPr="009A440E">
        <w:rPr>
          <w:rFonts w:ascii="Book Antiqua" w:hAnsi="Book Antiqua"/>
          <w:sz w:val="24"/>
          <w:szCs w:val="24"/>
        </w:rPr>
        <w:t>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attenu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confer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(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suppor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rial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B779F" w:rsidRPr="009A440E">
        <w:rPr>
          <w:rFonts w:ascii="Book Antiqua" w:hAnsi="Book Antiqua"/>
          <w:sz w:val="24"/>
          <w:szCs w:val="24"/>
        </w:rPr>
        <w:t>pru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fu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pharmac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42EC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ffir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B307E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B307E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7719A" w:rsidRPr="009A440E">
        <w:rPr>
          <w:rFonts w:ascii="Book Antiqua" w:hAnsi="Book Antiqua"/>
          <w:sz w:val="24"/>
          <w:szCs w:val="24"/>
        </w:rPr>
        <w:t>st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021B" w:rsidRPr="009A440E">
        <w:rPr>
          <w:rFonts w:ascii="Book Antiqua" w:hAnsi="Book Antiqua"/>
          <w:sz w:val="24"/>
          <w:szCs w:val="24"/>
        </w:rPr>
        <w:t>remarkab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021B" w:rsidRPr="009A440E">
        <w:rPr>
          <w:rFonts w:ascii="Book Antiqua" w:hAnsi="Book Antiqua"/>
          <w:sz w:val="24"/>
          <w:szCs w:val="24"/>
        </w:rPr>
        <w:t>benefic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benefit</w:t>
      </w:r>
      <w:r w:rsidR="00C9249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669DE3B0" w14:textId="0BDED8DD" w:rsidR="003A66C0" w:rsidRPr="009A440E" w:rsidRDefault="003A66C0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so</w:t>
      </w:r>
      <w:proofErr w:type="gramEnd"/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ys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e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a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cumente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discus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rimari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co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nephr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i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effec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um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tudie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7272" w:rsidRPr="009A440E">
        <w:rPr>
          <w:rFonts w:ascii="Book Antiqua" w:hAnsi="Book Antiqua"/>
          <w:sz w:val="24"/>
          <w:szCs w:val="24"/>
        </w:rPr>
        <w:t>Blau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506C7" w:rsidRPr="00B0547B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7272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resear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rece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30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lacebo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note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valid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odium-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echan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7272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FD727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16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(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0.001).</w:t>
      </w:r>
    </w:p>
    <w:p w14:paraId="0078D9AF" w14:textId="63AD38AA" w:rsidR="001023AB" w:rsidRPr="009A440E" w:rsidRDefault="001023AB" w:rsidP="002A1533">
      <w:pPr>
        <w:spacing w:after="0" w:line="360" w:lineRule="auto"/>
        <w:ind w:firstLineChars="300"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iCs/>
          <w:sz w:val="24"/>
          <w:szCs w:val="24"/>
        </w:rPr>
        <w:t>post-ho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uble-blin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ndomize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ross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3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arly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bumin-to-creatin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ti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10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50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/g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GF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≥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4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mL/m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1.73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m</w:t>
      </w:r>
      <w:r w:rsidR="000E41E8" w:rsidRPr="009A440E">
        <w:rPr>
          <w:rFonts w:ascii="Book Antiqua" w:hAnsi="Book Antiqua"/>
          <w:sz w:val="24"/>
          <w:szCs w:val="24"/>
          <w:vertAlign w:val="superscript"/>
        </w:rPr>
        <w:t>2</w:t>
      </w:r>
      <w:r w:rsidR="003511BE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11.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&gt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HbA1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≥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7.2%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randomiz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10</w:t>
      </w:r>
      <w:r w:rsidR="001506C7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m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da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placebo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adminis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9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4%-15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259C9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lastRenderedPageBreak/>
        <w:t>0.002)</w: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e Jong&lt;/Author&gt;&lt;Year&gt;2019&lt;/Year&gt;&lt;RecNum&gt;51&lt;/RecNum&gt;&lt;DisplayText&gt;[51]&lt;/DisplayText&gt;&lt;record&gt;&lt;rec-number&gt;51&lt;/rec-number&gt;&lt;foreign-keys&gt;&lt;key app="EN" db-id="2sfsawws0259zae9r5dvpx5srv9ddrtxpatr" timestamp="1627871157"&gt;51&lt;/key&gt;&lt;/foreign-keys&gt;&lt;ref-type name="Journal Article"&gt;17&lt;/ref-type&gt;&lt;contributors&gt;&lt;authors&gt;&lt;author&gt;de Jong, Maarten A.&lt;/author&gt;&lt;author&gt;Petrykiv, Sergei I.&lt;/author&gt;&lt;author&gt;Laverman, Gozewijn D.&lt;/author&gt;&lt;author&gt;van Herwaarden, Antonius E.&lt;/author&gt;&lt;author&gt;de Zeeuw, Dick&lt;/author&gt;&lt;author&gt;Bakker, Stephan J. L.&lt;/author&gt;&lt;author&gt;Heerspink, Hiddo J. L.&lt;/author&gt;&lt;author&gt;de Borst, Martin H.&lt;/author&gt;&lt;/authors&gt;&lt;/contributors&gt;&lt;titles&gt;&lt;title&gt;Effects of dapagliflozin on circulating markers of phosphate homeostasis&lt;/title&gt;&lt;secondary-title&gt;Clinical Journal of the American Society of Nephrology&lt;/secondary-title&gt;&lt;/titles&gt;&lt;periodical&gt;&lt;full-title&gt;Clinical Journal of the American Society of Nephrology&lt;/full-title&gt;&lt;/periodical&gt;&lt;pages&gt;66-73&lt;/pages&gt;&lt;volume&gt;14&lt;/volume&gt;&lt;number&gt;1&lt;/number&gt;&lt;dates&gt;&lt;year&gt;2019&lt;/year&gt;&lt;/dates&gt;&lt;publisher&gt;Am Soc Nephrol&lt;/publisher&gt;&lt;isbn&gt;1555-9041&lt;/isbn&gt;&lt;urls&gt;&lt;/urls&gt;&lt;electronic-resource-num&gt;https://doi.org/10.2215/CJN.04530418&lt;/electronic-resource-num&gt;&lt;/record&gt;&lt;/Cite&gt;&lt;/EndNote&gt;</w:instrTex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1]</w: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714B5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Interesting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cor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eGF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24-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album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excre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025C" w:rsidRPr="009A440E">
        <w:rPr>
          <w:rFonts w:ascii="Book Antiqua" w:hAnsi="Book Antiqua"/>
          <w:sz w:val="24"/>
          <w:szCs w:val="24"/>
        </w:rPr>
        <w:t>kn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mark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11DD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prox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C3F2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mpairment</w:t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29uPC9BdXRob3I+PFllYXI+MjAxOTwvWWVhcj48UmVj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29uPC9BdXRob3I+PFllYXI+MjAxOTwvWWVhcj48UmVj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277D" w:rsidRPr="00BE6EC1">
        <w:rPr>
          <w:rFonts w:ascii="Book Antiqua" w:hAnsi="Book Antiqua"/>
          <w:sz w:val="24"/>
          <w:szCs w:val="24"/>
          <w:vertAlign w:val="superscript"/>
        </w:rPr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2-54]</w:t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277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2016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corpor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ethn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dive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coh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94</w:t>
      </w:r>
      <w:r w:rsidR="00584DEF" w:rsidRPr="009A440E">
        <w:rPr>
          <w:rFonts w:ascii="Book Antiqua" w:hAnsi="Book Antiqua"/>
          <w:sz w:val="24"/>
          <w:szCs w:val="24"/>
        </w:rPr>
        <w:t>989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stratif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opulation-b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hosphor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quart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ethni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0.5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mg/d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phosphor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n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adjus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haza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ratio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mortality</w: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im&lt;/Author&gt;&lt;Year&gt;2013&lt;/Year&gt;&lt;RecNum&gt;55&lt;/RecNum&gt;&lt;DisplayText&gt;[55]&lt;/DisplayText&gt;&lt;record&gt;&lt;rec-number&gt;55&lt;/rec-number&gt;&lt;foreign-keys&gt;&lt;key app="EN" db-id="2sfsawws0259zae9r5dvpx5srv9ddrtxpatr" timestamp="1627871158"&gt;55&lt;/key&gt;&lt;/foreign-keys&gt;&lt;ref-type name="Journal Article"&gt;17&lt;/ref-type&gt;&lt;contributors&gt;&lt;authors&gt;&lt;author&gt;Sim, John J.&lt;/author&gt;&lt;author&gt;Bhandari, Simran K.&lt;/author&gt;&lt;author&gt;Smith, Ning&lt;/author&gt;&lt;author&gt;Chung, Joanie&lt;/author&gt;&lt;author&gt;Liu, In Lu A.&lt;/author&gt;&lt;author&gt;Jacobsen, Steven J.&lt;/author&gt;&lt;author&gt;Kalantar-Zadeh, Kamyar&lt;/author&gt;&lt;/authors&gt;&lt;/contributors&gt;&lt;titles&gt;&lt;title&gt;Phosphorus and risk of renal failure in subjects with normal renal function&lt;/title&gt;&lt;secondary-title&gt;The American journal of medicine&lt;/secondary-title&gt;&lt;/titles&gt;&lt;periodical&gt;&lt;full-title&gt;The American journal of medicine&lt;/full-title&gt;&lt;/periodical&gt;&lt;pages&gt;311-318&lt;/pages&gt;&lt;volume&gt;126&lt;/volume&gt;&lt;number&gt;4&lt;/number&gt;&lt;dates&gt;&lt;year&gt;2013&lt;/year&gt;&lt;/dates&gt;&lt;publisher&gt;Elsevier&lt;/publisher&gt;&lt;isbn&gt;0002-9343&lt;/isbn&gt;&lt;urls&gt;&lt;/urls&gt;&lt;electronic-resource-num&gt;https://doi.org/10.1016/j.amjmed.2012.08.018&lt;/electronic-resource-num&gt;&lt;/record&gt;&lt;/Cite&gt;&lt;/EndNote&gt;</w:instrTex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5]</w: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B601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xamin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NHAN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I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nci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S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lev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(&gt;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mg/dL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lev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S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nc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compa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ow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(RR</w:t>
      </w:r>
      <w:r w:rsidR="001506C7">
        <w:rPr>
          <w:rFonts w:ascii="Book Antiqua" w:hAnsi="Book Antiqua"/>
          <w:sz w:val="24"/>
          <w:szCs w:val="24"/>
        </w:rPr>
        <w:t xml:space="preserve"> 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1.90;</w:t>
      </w:r>
      <w:r w:rsidR="001506C7">
        <w:rPr>
          <w:rFonts w:ascii="Book Antiqua" w:hAnsi="Book Antiqua"/>
          <w:sz w:val="24"/>
          <w:szCs w:val="24"/>
        </w:rPr>
        <w:t xml:space="preserve"> 95%CI: </w:t>
      </w:r>
      <w:r w:rsidR="00A30F8F" w:rsidRPr="009A440E">
        <w:rPr>
          <w:rFonts w:ascii="Book Antiqua" w:hAnsi="Book Antiqua"/>
          <w:sz w:val="24"/>
          <w:szCs w:val="24"/>
        </w:rPr>
        <w:t>1.03–3.53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0.04)</w: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O’Seaghdha&lt;/Author&gt;&lt;Year&gt;2011&lt;/Year&gt;&lt;RecNum&gt;56&lt;/RecNum&gt;&lt;DisplayText&gt;[56]&lt;/DisplayText&gt;&lt;record&gt;&lt;rec-number&gt;56&lt;/rec-number&gt;&lt;foreign-keys&gt;&lt;key app="EN" db-id="2sfsawws0259zae9r5dvpx5srv9ddrtxpatr" timestamp="1627871158"&gt;56&lt;/key&gt;&lt;/foreign-keys&gt;&lt;ref-type name="Journal Article"&gt;17&lt;/ref-type&gt;&lt;contributors&gt;&lt;authors&gt;&lt;author&gt;O’Seaghdha, Conall M.&lt;/author&gt;&lt;author&gt;Hwang, Shih-Jen&lt;/author&gt;&lt;author&gt;Muntner, Paul&lt;/author&gt;&lt;author&gt;Melamed, Michal L.&lt;/author&gt;&lt;author&gt;Fox, Caroline S.&lt;/author&gt;&lt;/authors&gt;&lt;/contributors&gt;&lt;titles&gt;&lt;title&gt;Serum phosphorus predicts incident chronic kidney disease and end-stage renal disease&lt;/title&gt;&lt;secondary-title&gt;Nephrology Dialysis Transplantation&lt;/secondary-title&gt;&lt;/titles&gt;&lt;periodical&gt;&lt;full-title&gt;Nephrology Dialysis Transplantation&lt;/full-title&gt;&lt;/periodical&gt;&lt;pages&gt;2885-2890&lt;/pages&gt;&lt;volume&gt;26&lt;/volume&gt;&lt;number&gt;9&lt;/number&gt;&lt;dates&gt;&lt;year&gt;2011&lt;/year&gt;&lt;/dates&gt;&lt;publisher&gt;Oxford University Press&lt;/publisher&gt;&lt;isbn&gt;1460-2385&lt;/isbn&gt;&lt;urls&gt;&lt;/urls&gt;&lt;electronic-resource-num&gt;https://doi.org/10.1093/ndt/gfq808&lt;/electronic-resource-num&gt;&lt;/record&gt;&lt;/Cite&gt;&lt;/EndNote&gt;</w:instrTex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6]</w: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30F8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at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w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ispa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ogm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30F8F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mpir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findin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us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apagliflozin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7AAA505" w14:textId="25A5BD4E" w:rsidR="00AF458B" w:rsidRPr="009A440E" w:rsidRDefault="00496ECC" w:rsidP="002A1533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e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ibrobl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row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FGF23)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upta&lt;/Author&gt;&lt;Year&gt;2004&lt;/Year&gt;&lt;RecNum&gt;57&lt;/RecNum&gt;&lt;DisplayText&gt;[57, 58]&lt;/DisplayText&gt;&lt;record&gt;&lt;rec-number&gt;57&lt;/rec-number&gt;&lt;foreign-keys&gt;&lt;key app="EN" db-id="2sfsawws0259zae9r5dvpx5srv9ddrtxpatr" timestamp="1627871158"&gt;57&lt;/key&gt;&lt;/foreign-keys&gt;&lt;ref-type name="Journal Article"&gt;17&lt;/ref-type&gt;&lt;contributors&gt;&lt;authors&gt;&lt;author&gt;Gupta, A.&lt;/author&gt;&lt;author&gt;Winer, K.&lt;/author&gt;&lt;author&gt;Econs, M. J.&lt;/author&gt;&lt;author&gt;Marx, S. J.&lt;/author&gt;&lt;author&gt;Collins, M. T.&lt;/author&gt;&lt;/authors&gt;&lt;/contributors&gt;&lt;titles&gt;&lt;title&gt;FGF-23 is elevated by chronic hyperphosphatemia&lt;/title&gt;&lt;secondary-title&gt;The Journal of Clinical Endocrinology &amp;amp; Metabolism&lt;/secondary-title&gt;&lt;/titles&gt;&lt;periodical&gt;&lt;full-title&gt;The Journal of Clinical Endocrinology &amp;amp; Metabolism&lt;/full-title&gt;&lt;/periodical&gt;&lt;pages&gt;4489-4492&lt;/pages&gt;&lt;volume&gt;89&lt;/volume&gt;&lt;number&gt;9&lt;/number&gt;&lt;dates&gt;&lt;year&gt;2004&lt;/year&gt;&lt;/dates&gt;&lt;publisher&gt;Oxford University Press&lt;/publisher&gt;&lt;isbn&gt;0021-972X&lt;/isbn&gt;&lt;urls&gt;&lt;/urls&gt;&lt;electronic-resource-num&gt;https://doi.org/10.1210/jc.2004-0724&lt;/electronic-resource-num&gt;&lt;/record&gt;&lt;/Cite&gt;&lt;Cite&gt;&lt;Author&gt;McKenna&lt;/Author&gt;&lt;RecNum&gt;58&lt;/RecNum&gt;&lt;record&gt;&lt;rec-number&gt;58&lt;/rec-number&gt;&lt;foreign-keys&gt;&lt;key app="EN" db-id="2sfsawws0259zae9r5dvpx5srv9ddrtxpatr" timestamp="1627871158"&gt;58&lt;/key&gt;&lt;/foreign-keys&gt;&lt;ref-type name="Journal Article"&gt;17&lt;/ref-type&gt;&lt;contributors&gt;&lt;authors&gt;&lt;author&gt;McKenna, Malachi J.&lt;/author&gt;&lt;author&gt;Crowley, Rachel K.&lt;/author&gt;&lt;author&gt;Twomey, Patrick J.&lt;/author&gt;&lt;author&gt;Kilbane, Mark T.&lt;/author&gt;&lt;/authors&gt;&lt;/contributors&gt;&lt;titles&gt;&lt;title&gt;Renal Phosphate Handling: Independent Effects of Circulating FGF23, PTH, and Calcium&lt;/title&gt;&lt;secondary-title&gt;JBMR Plus&lt;/secondary-title&gt;&lt;/titles&gt;&lt;periodical&gt;&lt;full-title&gt;JBMR Plus&lt;/full-title&gt;&lt;/periodical&gt;&lt;pages&gt;e10437&lt;/pages&gt;&lt;dates&gt;&lt;/dates&gt;&lt;publisher&gt;Wiley Online Library&lt;/publisher&gt;&lt;isbn&gt;2473-4039&lt;/isbn&gt;&lt;urls&gt;&lt;/urls&gt;&lt;electronic-resource-num&gt;https://doi.org/10.1002/jbm4.10437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7,58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recei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ter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p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medi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health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rovi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lin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heart</w:t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7DhHJubMO2djwvQXV0aG9yPjxZZWFyPjIwMTM8L1llYXI+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7DhHJubMO2djwvQXV0aG9yPjxZZWFyPjIwMTM8L1llYXI+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73F72" w:rsidRPr="00BE6EC1">
        <w:rPr>
          <w:rFonts w:ascii="Book Antiqua" w:hAnsi="Book Antiqua"/>
          <w:sz w:val="24"/>
          <w:szCs w:val="24"/>
          <w:vertAlign w:val="superscript"/>
        </w:rPr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9-61]</w:t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E436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grow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bo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ev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k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play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signal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biomark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distinc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venu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dimin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function</w:t>
      </w:r>
      <w:r w:rsidR="00BD6292" w:rsidRPr="009A440E">
        <w:rPr>
          <w:rFonts w:ascii="Book Antiqua" w:hAnsi="Book Antiqua"/>
          <w:sz w:val="24"/>
          <w:szCs w:val="24"/>
        </w:rPr>
        <w:t>-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ncl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le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hypertrop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(LVH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endothel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dysfunc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rter</w:t>
      </w:r>
      <w:r w:rsidR="00915AB4" w:rsidRPr="009A440E">
        <w:rPr>
          <w:rFonts w:ascii="Book Antiqua" w:hAnsi="Book Antiqua"/>
          <w:sz w:val="24"/>
          <w:szCs w:val="24"/>
        </w:rPr>
        <w:t>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fitness</w:t>
      </w:r>
      <w:r w:rsidR="002F73C3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atherosclerosis</w:t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xzd2FsPC9BdXRob3I+PFllYXI+MjAxNDwvWWVhcj48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xzd2FsPC9BdXRob3I+PFllYXI+MjAxNDwvWWVhcj48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F73C3" w:rsidRPr="00BE6EC1">
        <w:rPr>
          <w:rFonts w:ascii="Book Antiqua" w:hAnsi="Book Antiqua"/>
          <w:sz w:val="24"/>
          <w:szCs w:val="24"/>
          <w:vertAlign w:val="superscript"/>
        </w:rPr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0,62]</w:t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15AB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ppreci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GLT2i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e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romo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(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tudie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mitig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C7D26" w:rsidRPr="009A440E">
        <w:rPr>
          <w:rFonts w:ascii="Book Antiqua" w:hAnsi="Book Antiqua"/>
          <w:sz w:val="24"/>
          <w:szCs w:val="24"/>
        </w:rPr>
        <w:t>buden</w:t>
      </w:r>
      <w:proofErr w:type="spellEnd"/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GF1PC9BdXRob3I+PFllYXI+MjAxODwvWWVhcj48UmVj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GF1PC9BdXRob3I+PFllYXI+MjAxODwvWWVhcj48UmVj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5EA7" w:rsidRPr="00BE6EC1">
        <w:rPr>
          <w:rFonts w:ascii="Book Antiqua" w:hAnsi="Book Antiqua"/>
          <w:sz w:val="24"/>
          <w:szCs w:val="24"/>
          <w:vertAlign w:val="superscript"/>
        </w:rPr>
      </w:r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0,51]</w:t>
      </w:r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5EA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pecul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e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be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ent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ham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outcome</w:t>
      </w:r>
      <w:r w:rsidR="007025BA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63FEE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63FEE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ndu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mpair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ttenu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ffec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enef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u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le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“net”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utcom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u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revie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utl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erspectiv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mmentar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verla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g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eyo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ll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ur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up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health.</w:t>
      </w:r>
    </w:p>
    <w:p w14:paraId="3CA39EED" w14:textId="7673B495" w:rsidR="008C039F" w:rsidRPr="009A440E" w:rsidRDefault="00C659D3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lastRenderedPageBreak/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mo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t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dyna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atu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amp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Em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y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es),</w:t>
      </w:r>
      <w:r w:rsidR="001506C7">
        <w:rPr>
          <w:rFonts w:ascii="Book Antiqua" w:hAnsi="Book Antiqua"/>
          <w:sz w:val="24"/>
          <w:szCs w:val="24"/>
        </w:rPr>
        <w:t xml:space="preserve"> 7</w:t>
      </w:r>
      <w:r w:rsidRPr="009A440E">
        <w:rPr>
          <w:rFonts w:ascii="Book Antiqua" w:hAnsi="Book Antiqua"/>
          <w:sz w:val="24"/>
          <w:szCs w:val="24"/>
        </w:rPr>
        <w:t>02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stabl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ro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rt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e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1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45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42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(</w:t>
      </w:r>
      <w:r w:rsidR="001506C7"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33)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inman&lt;/Author&gt;&lt;Year&gt;2014&lt;/Year&gt;&lt;RecNum&gt;63&lt;/RecNum&gt;&lt;DisplayText&gt;[63]&lt;/DisplayText&gt;&lt;record&gt;&lt;rec-number&gt;63&lt;/rec-number&gt;&lt;foreign-keys&gt;&lt;key app="EN" db-id="2sfsawws0259zae9r5dvpx5srv9ddrtxpatr" timestamp="1627871159"&gt;63&lt;/key&gt;&lt;/foreign-keys&gt;&lt;ref-type name="Journal Article"&gt;17&lt;/ref-type&gt;&lt;contributors&gt;&lt;authors&gt;&lt;author&gt;Zinman, Bernard&lt;/author&gt;&lt;author&gt;Inzucchi, Silvio E.&lt;/author&gt;&lt;author&gt;Lachin, John M.&lt;/author&gt;&lt;author&gt;Wanner, Christoph&lt;/author&gt;&lt;author&gt;Ferrari, Roberto&lt;/author&gt;&lt;author&gt;Fitchett, David&lt;/author&gt;&lt;author&gt;Bluhmki, Erich&lt;/author&gt;&lt;author&gt;Hantel, Stefan&lt;/author&gt;&lt;author&gt;Kempthorne-Rawson, Joan&lt;/author&gt;&lt;author&gt;Newman, Jennifer&lt;/author&gt;&lt;/authors&gt;&lt;/contributors&gt;&lt;titles&gt;&lt;title&gt;Rationale, design, and baseline characteristics of a randomized, placebo-controlled cardiovascular outcome trial of empagliflozin (EMPA-REG OUTCOME™)&lt;/title&gt;&lt;secondary-title&gt;Cardiovascular diabetology&lt;/secondary-title&gt;&lt;/titles&gt;&lt;periodical&gt;&lt;full-title&gt;Cardiovascular Diabetology&lt;/full-title&gt;&lt;/periodical&gt;&lt;pages&gt;1-8&lt;/pages&gt;&lt;volume&gt;13&lt;/volume&gt;&lt;number&gt;1&lt;/number&gt;&lt;dates&gt;&lt;year&gt;2014&lt;/year&gt;&lt;/dates&gt;&lt;publisher&gt;BioMed Central&lt;/publisher&gt;&lt;isbn&gt;1475-2840&lt;/isbn&gt;&lt;urls&gt;&lt;/urls&gt;&lt;electronic-resource-num&gt;https://doi.org/10.1186/1475-2840-13-102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3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ul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CV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8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3.7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5.9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R</w:t>
      </w:r>
      <w:r w:rsidR="001506C7">
        <w:rPr>
          <w:rFonts w:ascii="Book Antiqua" w:hAnsi="Book Antiqua"/>
          <w:sz w:val="24"/>
          <w:szCs w:val="24"/>
        </w:rPr>
        <w:t xml:space="preserve"> 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62;</w:t>
      </w:r>
      <w:r w:rsidR="001506C7">
        <w:rPr>
          <w:rFonts w:ascii="Book Antiqua" w:hAnsi="Book Antiqua"/>
          <w:sz w:val="24"/>
          <w:szCs w:val="24"/>
        </w:rPr>
        <w:t xml:space="preserve"> 95%CI: </w:t>
      </w:r>
      <w:r w:rsidRPr="009A440E">
        <w:rPr>
          <w:rFonts w:ascii="Book Antiqua" w:hAnsi="Book Antiqua"/>
          <w:sz w:val="24"/>
          <w:szCs w:val="24"/>
        </w:rPr>
        <w:t>0.49-0.77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001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plor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emp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dentif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luenc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z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sz w:val="24"/>
          <w:szCs w:val="24"/>
        </w:rPr>
        <w:t>pos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sz w:val="24"/>
          <w:szCs w:val="24"/>
        </w:rPr>
        <w:t>ho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or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gression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Inzucchi&lt;/Author&gt;&lt;Year&gt;2018&lt;/Year&gt;&lt;RecNum&gt;64&lt;/RecNum&gt;&lt;DisplayText&gt;[64]&lt;/DisplayText&gt;&lt;record&gt;&lt;rec-number&gt;64&lt;/rec-number&gt;&lt;foreign-keys&gt;&lt;key app="EN" db-id="2sfsawws0259zae9r5dvpx5srv9ddrtxpatr" timestamp="1627871159"&gt;64&lt;/key&gt;&lt;/foreign-keys&gt;&lt;ref-type name="Journal Article"&gt;17&lt;/ref-type&gt;&lt;contributors&gt;&lt;authors&gt;&lt;author&gt;Inzucchi, Silvio E.&lt;/author&gt;&lt;author&gt;Zinman, Bernard&lt;/author&gt;&lt;author&gt;Fitchett, David&lt;/author&gt;&lt;author&gt;Wanner, Christoph&lt;/author&gt;&lt;author&gt;Ferrannini, Ele&lt;/author&gt;&lt;author&gt;Schumacher, Martin&lt;/author&gt;&lt;author&gt;Schmoor, Claudia&lt;/author&gt;&lt;author&gt;Ohneberg, Kristin&lt;/author&gt;&lt;author&gt;Johansen, Odd Erik&lt;/author&gt;&lt;author&gt;George, Jyothis T.&lt;/author&gt;&lt;/authors&gt;&lt;/contributors&gt;&lt;titles&gt;&lt;title&gt;How does empagliflozin reduce cardiovascular mortality? Insights from a mediation analysis of the EMPA-REG OUTCOME trial&lt;/title&gt;&lt;secondary-title&gt;Diabetes care&lt;/secondary-title&gt;&lt;/titles&gt;&lt;periodical&gt;&lt;full-title&gt;Diabetes care&lt;/full-title&gt;&lt;/periodical&gt;&lt;pages&gt;356-363&lt;/pages&gt;&lt;volume&gt;41&lt;/volume&gt;&lt;number&gt;2&lt;/number&gt;&lt;dates&gt;&lt;year&gt;2018&lt;/year&gt;&lt;/dates&gt;&lt;publisher&gt;Am Diabetes Assoc&lt;/publisher&gt;&lt;isbn&gt;0149-5992&lt;/isbn&gt;&lt;urls&gt;&lt;/urls&gt;&lt;electronic-resource-num&gt;https://doi.org/10.2337/dc17-1096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4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i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ud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vari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lu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dentif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atocr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glob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5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p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os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as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RBC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agnit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ic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/>
          <w:sz w:val="24"/>
          <w:szCs w:val="24"/>
        </w:rPr>
        <w:t>renoprotective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per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GTI2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aXJrbGJhdWVyPC9BdXRob3I+PFllYXI+MjAxOTwvWWVh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aXJrbGJhdWVyPC9BdXRob3I+PFllYXI+MjAxOTwvWWVh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5,66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p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u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mall-sca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66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minis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ek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1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t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0078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6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errannini&lt;/Author&gt;&lt;Year&gt;2017&lt;/Year&gt;&lt;RecNum&gt;31&lt;/RecNum&gt;&lt;DisplayText&gt;[31]&lt;/DisplayText&gt;&lt;record&gt;&lt;rec-number&gt;31&lt;/rec-number&gt;&lt;foreign-keys&gt;&lt;key app="EN" db-id="2sfsawws0259zae9r5dvpx5srv9ddrtxpatr" timestamp="1627871154"&gt;31&lt;/key&gt;&lt;/foreign-keys&gt;&lt;ref-type name="Journal Article"&gt;17&lt;/ref-type&gt;&lt;contributors&gt;&lt;authors&gt;&lt;author&gt;Ferrannini, Ele&lt;/author&gt;&lt;author&gt;Baldi, Simona&lt;/author&gt;&lt;author&gt;Frascerra, Silvia&lt;/author&gt;&lt;author&gt;Astiarraga, Brenno&lt;/author&gt;&lt;author&gt;Barsotti, Elisabetta&lt;/author&gt;&lt;author&gt;Clerico, Aldo&lt;/author&gt;&lt;author&gt;Muscelli, Elza&lt;/author&gt;&lt;/authors&gt;&lt;/contributors&gt;&lt;titles&gt;&lt;title&gt;Renal handling of ketones in response to sodium–glucose cotransporter 2 inhibition in patients with type 2 diabetes&lt;/title&gt;&lt;secondary-title&gt;Diabetes care&lt;/secondary-title&gt;&lt;/titles&gt;&lt;periodical&gt;&lt;full-title&gt;Diabetes care&lt;/full-title&gt;&lt;/periodical&gt;&lt;pages&gt;771-776&lt;/pages&gt;&lt;volume&gt;40&lt;/volume&gt;&lt;number&gt;6&lt;/number&gt;&lt;dates&gt;&lt;year&gt;2017&lt;/year&gt;&lt;/dates&gt;&lt;publisher&gt;Am Diabetes Assoc&lt;/publisher&gt;&lt;isbn&gt;0149-5992&lt;/isbn&gt;&lt;urls&gt;&lt;/urls&gt;&lt;electronic-resource-num&gt;https://doi.org/10.2337/dc16-2724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imi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a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E6EC1" w:rsidRPr="009A440E">
        <w:rPr>
          <w:rFonts w:ascii="Book Antiqua" w:hAnsi="Book Antiqua"/>
          <w:sz w:val="24"/>
          <w:szCs w:val="24"/>
        </w:rPr>
        <w:t>canagliflozin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J1eWFtYTwvQXV0aG9yPjxZZWFyPjIwMTk8L1llYXI+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J1eWFtYTwvQXV0aG9yPjxZZWFyPjIwMTk8L1llYXI+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7,68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enomen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ud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owe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rib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lob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our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location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ternativ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rsimo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ndl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ul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B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stitu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lution-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ynamic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ribu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itig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dem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res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ess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sp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at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te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yo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rre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erglycemia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cep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gru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c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x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mo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withsta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incip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infor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roug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mentary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6ED0529" w14:textId="77777777" w:rsidR="002807DA" w:rsidRPr="009A440E" w:rsidRDefault="002807DA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</w:p>
    <w:p w14:paraId="22E340C7" w14:textId="35703C62" w:rsidR="0025480E" w:rsidRPr="007816F7" w:rsidRDefault="006936B6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PHOSPHATE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METABOLISM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DIABETES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HEART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DISEASE-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8F4E7D" w:rsidRPr="007816F7">
        <w:rPr>
          <w:rFonts w:ascii="Book Antiqua" w:hAnsi="Book Antiqua" w:cstheme="minorHAnsi"/>
          <w:b/>
          <w:sz w:val="24"/>
          <w:szCs w:val="24"/>
          <w:u w:val="single"/>
        </w:rPr>
        <w:t>LOADING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SGLT2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IN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THE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PICTURE</w:t>
      </w:r>
    </w:p>
    <w:p w14:paraId="3AD7F91A" w14:textId="541FE0DD" w:rsidR="0025480E" w:rsidRPr="009A440E" w:rsidRDefault="00831A70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8469F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G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</w:t>
      </w:r>
      <w:r w:rsidR="009B234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n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mif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cc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eripher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rec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tself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17CA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expres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cardia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tissu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equenc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tudies</w: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n&lt;/Author&gt;&lt;Year&gt;2010&lt;/Year&gt;&lt;RecNum&gt;69&lt;/RecNum&gt;&lt;DisplayText&gt;[69]&lt;/DisplayText&gt;&lt;record&gt;&lt;rec-number&gt;69&lt;/rec-number&gt;&lt;foreign-keys&gt;&lt;key app="EN" db-id="2sfsawws0259zae9r5dvpx5srv9ddrtxpatr" timestamp="1627871160"&gt;69&lt;/key&gt;&lt;/foreign-keys&gt;&lt;ref-type name="Journal Article"&gt;17&lt;/ref-type&gt;&lt;contributors&gt;&lt;authors&gt;&lt;author&gt;Chen, Jian&lt;/author&gt;&lt;author&gt;Williams, Sandy&lt;/author&gt;&lt;author&gt;Ho, Samantha&lt;/author&gt;&lt;author&gt;Loraine, Howard&lt;/author&gt;&lt;author&gt;Hagan, Deborah&lt;/author&gt;&lt;author&gt;Whaley, Jean M.&lt;/author&gt;&lt;author&gt;Feder, John N.&lt;/author&gt;&lt;/authors&gt;&lt;/contributors&gt;&lt;titles&gt;&lt;title&gt;Quantitative PCR tissue expression profiling of the human SGLT2 gene and related family members&lt;/title&gt;&lt;secondary-title&gt;Diabetes Therapy&lt;/secondary-title&gt;&lt;/titles&gt;&lt;periodical&gt;&lt;full-title&gt;Diabetes Therapy&lt;/full-title&gt;&lt;/periodical&gt;&lt;pages&gt;57-92&lt;/pages&gt;&lt;volume&gt;1&lt;/volume&gt;&lt;number&gt;2&lt;/number&gt;&lt;dates&gt;&lt;year&gt;2010&lt;/year&gt;&lt;/dates&gt;&lt;publisher&gt;Springer&lt;/publisher&gt;&lt;isbn&gt;1869-6953&lt;/isbn&gt;&lt;urls&gt;&lt;/urls&gt;&lt;electronic-resource-num&gt;https://doi.org/10.1007/s13300-010-0006-4&lt;/electronic-resource-num&gt;&lt;/record&gt;&lt;/Cite&gt;&lt;/EndNote&gt;</w:instrTex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9]</w: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1581E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Therefor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m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remark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ab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inhib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metabolis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qu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begin</w:t>
      </w:r>
      <w:r w:rsidR="004C1B5C" w:rsidRPr="009A440E">
        <w:rPr>
          <w:rFonts w:ascii="Book Antiqua" w:hAnsi="Book Antiqua"/>
          <w:sz w:val="24"/>
          <w:szCs w:val="24"/>
        </w:rPr>
        <w:t>n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nephr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warranted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5EA13583" w14:textId="6C985EFB" w:rsidR="0025480E" w:rsidRPr="009A440E" w:rsidRDefault="00CF054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tting</w:t>
      </w:r>
      <w:r w:rsidR="00C40F98" w:rsidRPr="009A440E">
        <w:rPr>
          <w:rFonts w:ascii="Book Antiqua" w:hAnsi="Book Antiqua" w:cstheme="minorHAnsi"/>
          <w:sz w:val="24"/>
          <w:szCs w:val="24"/>
        </w:rPr>
        <w:t>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parathyro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gla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addr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imbal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se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parathyro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horm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(PTH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inhib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sodium/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cotranspor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ex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urin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second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mpl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cotransport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hos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dis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por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nephr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dynamic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Moreover</w:t>
      </w:r>
      <w:r w:rsidR="0034766F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P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50E6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auxili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B3CBC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ma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A0F3E" w:rsidRPr="009A440E">
        <w:rPr>
          <w:rFonts w:ascii="Book Antiqua" w:hAnsi="Book Antiqua" w:cstheme="minorHAnsi"/>
          <w:sz w:val="24"/>
          <w:szCs w:val="24"/>
        </w:rPr>
        <w:t>intest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bo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hutt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phosphor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erum</w:t>
      </w:r>
      <w:r w:rsidR="000A0F3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 w:rsidRPr="009A440E">
        <w:rPr>
          <w:rFonts w:ascii="Book Antiqua" w:hAnsi="Book Antiqua" w:cstheme="minorHAnsi"/>
          <w:sz w:val="24"/>
          <w:szCs w:val="24"/>
        </w:rPr>
        <w:t>v</w:t>
      </w:r>
      <w:r w:rsidR="00244B81" w:rsidRPr="009A440E">
        <w:rPr>
          <w:rFonts w:ascii="Book Antiqua" w:hAnsi="Book Antiqua" w:cstheme="minorHAnsi"/>
          <w:sz w:val="24"/>
          <w:szCs w:val="24"/>
        </w:rPr>
        <w:t>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second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ydroxyl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mpl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la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iscusse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bre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ompleten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06C7" w:rsidRPr="009A440E">
        <w:rPr>
          <w:rFonts w:ascii="Book Antiqua" w:hAnsi="Book Antiqua" w:cstheme="minorHAnsi"/>
          <w:sz w:val="24"/>
          <w:szCs w:val="24"/>
        </w:rPr>
        <w:t>v</w:t>
      </w:r>
      <w:r w:rsidR="00244B81" w:rsidRPr="009A440E">
        <w:rPr>
          <w:rFonts w:ascii="Book Antiqua" w:hAnsi="Book Antiqua" w:cstheme="minorHAnsi"/>
          <w:sz w:val="24"/>
          <w:szCs w:val="24"/>
        </w:rPr>
        <w:t>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mpl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ith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testi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l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reli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V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phosphate</w: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ross&lt;/Author&gt;&lt;Year&gt;2017&lt;/Year&gt;&lt;RecNum&gt;70&lt;/RecNum&gt;&lt;DisplayText&gt;[70]&lt;/DisplayText&gt;&lt;record&gt;&lt;rec-number&gt;70&lt;/rec-number&gt;&lt;foreign-keys&gt;&lt;key app="EN" db-id="2sfsawws0259zae9r5dvpx5srv9ddrtxpatr" timestamp="1627871160"&gt;70&lt;/key&gt;&lt;/foreign-keys&gt;&lt;ref-type name="Book Section"&gt;5&lt;/ref-type&gt;&lt;contributors&gt;&lt;authors&gt;&lt;author&gt;Bross, Rachelle&lt;/author&gt;&lt;author&gt;Shah, Anuja&lt;/author&gt;&lt;author&gt;Kopple, Joel D.&lt;/author&gt;&lt;/authors&gt;&lt;/contributors&gt;&lt;titles&gt;&lt;title&gt;Nutritional Aspects of Phosphorus Compounds in Foods&lt;/title&gt;&lt;secondary-title&gt;Clinical Aspects of Natural and Added Phosphorus in Foods&lt;/secondary-title&gt;&lt;/titles&gt;&lt;pages&gt;77-97&lt;/pages&gt;&lt;dates&gt;&lt;year&gt;2017&lt;/year&gt;&lt;/dates&gt;&lt;publisher&gt;Springer&lt;/publisher&gt;&lt;urls&gt;&lt;/urls&gt;&lt;electronic-resource-num&gt;https://doi.org/10.1007/978-1-4939-6566-3_5&lt;/electronic-resource-num&gt;&lt;/record&gt;&lt;/Cite&gt;&lt;/EndNote&gt;</w:instrTex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0]</w: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ED4709" w:rsidRPr="009A440E">
        <w:rPr>
          <w:rFonts w:ascii="Book Antiqua" w:hAnsi="Book Antiqua" w:cstheme="minorHAnsi"/>
          <w:sz w:val="24"/>
          <w:szCs w:val="24"/>
        </w:rPr>
        <w:t>.</w:t>
      </w:r>
    </w:p>
    <w:p w14:paraId="3B975B1E" w14:textId="6D8A4B05" w:rsidR="00352847" w:rsidRPr="009A440E" w:rsidRDefault="00ED48A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Howe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or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soc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ou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ex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empor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ifesty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mpha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radig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i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l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u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Cur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die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wester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worl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den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popul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burd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disease</w: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rown&lt;/Author&gt;&lt;Year&gt;2018&lt;/Year&gt;&lt;RecNum&gt;71&lt;/RecNum&gt;&lt;DisplayText&gt;[71, 72]&lt;/DisplayText&gt;&lt;record&gt;&lt;rec-number&gt;71&lt;/rec-number&gt;&lt;foreign-keys&gt;&lt;key app="EN" db-id="2sfsawws0259zae9r5dvpx5srv9ddrtxpatr" timestamp="1627871160"&gt;71&lt;/key&gt;&lt;/foreign-keys&gt;&lt;ref-type name="Journal Article"&gt;17&lt;/ref-type&gt;&lt;contributors&gt;&lt;authors&gt;&lt;author&gt;Brown, Ronald B.&lt;/author&gt;&lt;author&gt;Razzaque, Mohammed S.&lt;/author&gt;&lt;/authors&gt;&lt;/contributors&gt;&lt;titles&gt;&lt;title&gt;Phosphate toxicity and tumorigenesis&lt;/title&gt;&lt;secondary-title&gt;Biochimica et Biophysica Acta (BBA)-Reviews on Cancer&lt;/secondary-title&gt;&lt;/titles&gt;&lt;periodical&gt;&lt;full-title&gt;Biochimica et Biophysica Acta (BBA)-Reviews on Cancer&lt;/full-title&gt;&lt;/periodical&gt;&lt;pages&gt;303-309&lt;/pages&gt;&lt;volume&gt;1869&lt;/volume&gt;&lt;number&gt;2&lt;/number&gt;&lt;dates&gt;&lt;year&gt;2018&lt;/year&gt;&lt;/dates&gt;&lt;publisher&gt;Elsevier&lt;/publisher&gt;&lt;isbn&gt;0304-419X&lt;/isbn&gt;&lt;urls&gt;&lt;/urls&gt;&lt;electronic-resource-num&gt;https://doi.org/10.1016/j.bbcan.2018.04.007&lt;/electronic-resource-num&gt;&lt;/record&gt;&lt;/Cite&gt;&lt;Cite&gt;&lt;Author&gt;Erem&lt;/Author&gt;&lt;Year&gt;2018&lt;/Year&gt;&lt;RecNum&gt;72&lt;/RecNum&gt;&lt;record&gt;&lt;rec-number&gt;72&lt;/rec-number&gt;&lt;foreign-keys&gt;&lt;key app="EN" db-id="2sfsawws0259zae9r5dvpx5srv9ddrtxpatr" timestamp="1627871160"&gt;72&lt;/key&gt;&lt;/foreign-keys&gt;&lt;ref-type name="Journal Article"&gt;17&lt;/ref-type&gt;&lt;contributors&gt;&lt;authors&gt;&lt;author&gt;Erem, Sarah&lt;/author&gt;&lt;author&gt;Razzaque, Mohammed S.&lt;/author&gt;&lt;/authors&gt;&lt;/contributors&gt;&lt;titles&gt;&lt;title&gt;Dietary phosphate toxicity: An emerging global health concern&lt;/title&gt;&lt;secondary-title&gt;Histochemistry and cell biology&lt;/secondary-title&gt;&lt;/titles&gt;&lt;periodical&gt;&lt;full-title&gt;Histochemistry and cell biology&lt;/full-title&gt;&lt;/periodical&gt;&lt;pages&gt;711-719&lt;/pages&gt;&lt;volume&gt;150&lt;/volume&gt;&lt;number&gt;6&lt;/number&gt;&lt;dates&gt;&lt;year&gt;2018&lt;/year&gt;&lt;/dates&gt;&lt;publisher&gt;Springer&lt;/publisher&gt;&lt;isbn&gt;1432-119X&lt;/isbn&gt;&lt;urls&gt;&lt;/urls&gt;&lt;electronic-resource-num&gt;https://doi.org/10.1359/jbmr.060507&lt;/electronic-resource-num&gt;&lt;/record&gt;&lt;/Cite&gt;&lt;/EndNote&gt;</w:instrTex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1,72]</w: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B347C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An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560B5" w:rsidRPr="009A440E">
        <w:rPr>
          <w:rFonts w:ascii="Book Antiqua" w:hAnsi="Book Antiqua" w:cstheme="minorHAnsi"/>
          <w:sz w:val="24"/>
          <w:szCs w:val="24"/>
        </w:rPr>
        <w:t>condu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genet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impair</w:t>
      </w:r>
      <w:r w:rsidR="003F0F69" w:rsidRPr="009A440E">
        <w:rPr>
          <w:rFonts w:ascii="Book Antiqua" w:hAnsi="Book Antiqua" w:cstheme="minorHAnsi"/>
          <w:sz w:val="24"/>
          <w:szCs w:val="24"/>
        </w:rPr>
        <w:t>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odium-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cotranspor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fun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DA283B" w:rsidRPr="009A440E">
        <w:rPr>
          <w:rFonts w:ascii="Book Antiqua" w:hAnsi="Book Antiqua" w:cstheme="minorHAnsi"/>
          <w:sz w:val="24"/>
          <w:szCs w:val="24"/>
        </w:rPr>
        <w:t>-induc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A283B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A283B" w:rsidRPr="009A440E">
        <w:rPr>
          <w:rFonts w:ascii="Book Antiqua" w:hAnsi="Book Antiqua" w:cstheme="minorHAnsi"/>
          <w:sz w:val="24"/>
          <w:szCs w:val="24"/>
        </w:rPr>
        <w:t>di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ild-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amma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pheno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k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etabol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syndrom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inclu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lo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le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3947" w:rsidRPr="009A440E">
        <w:rPr>
          <w:rFonts w:ascii="Book Antiqua" w:hAnsi="Book Antiqua" w:cstheme="minorHAnsi"/>
          <w:sz w:val="24"/>
          <w:szCs w:val="24"/>
        </w:rPr>
        <w:t>skele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3947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a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spe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lastRenderedPageBreak/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cardiopulmon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deficits</w: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Ohnishi&lt;/Author&gt;&lt;Year&gt;2010&lt;/Year&gt;&lt;RecNum&gt;73&lt;/RecNum&gt;&lt;DisplayText&gt;[73]&lt;/DisplayText&gt;&lt;record&gt;&lt;rec-number&gt;73&lt;/rec-number&gt;&lt;foreign-keys&gt;&lt;key app="EN" db-id="2sfsawws0259zae9r5dvpx5srv9ddrtxpatr" timestamp="1627871161"&gt;73&lt;/key&gt;&lt;/foreign-keys&gt;&lt;ref-type name="Journal Article"&gt;17&lt;/ref-type&gt;&lt;contributors&gt;&lt;authors&gt;&lt;author&gt;Ohnishi, Mutsuko&lt;/author&gt;&lt;author&gt;Razzaque, M. Shawkat&lt;/author&gt;&lt;/authors&gt;&lt;/contributors&gt;&lt;titles&gt;&lt;title&gt;Dietary and genetic evidence for phosphate toxicity accelerating mammalian aging&lt;/title&gt;&lt;secondary-title&gt;The FASEB Journal&lt;/secondary-title&gt;&lt;/titles&gt;&lt;periodical&gt;&lt;full-title&gt;The FASEB Journal&lt;/full-title&gt;&lt;/periodical&gt;&lt;pages&gt;3562-3571&lt;/pages&gt;&lt;volume&gt;24&lt;/volume&gt;&lt;number&gt;9&lt;/number&gt;&lt;dates&gt;&lt;year&gt;2010&lt;/year&gt;&lt;/dates&gt;&lt;publisher&gt;Wiley Online Library&lt;/publisher&gt;&lt;isbn&gt;0892-6638&lt;/isbn&gt;&lt;urls&gt;&lt;/urls&gt;&lt;electronic-resource-num&gt;https://doi.org/10.1096/fj.09-152488&lt;/electronic-resource-num&gt;&lt;/record&gt;&lt;/Cite&gt;&lt;/EndNote&gt;</w:instrTex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3]</w: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7F557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dual-appro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elicit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simi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end-poi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onfirm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histolog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naly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gi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re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owar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no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bsolu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e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insul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responsi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findings</w: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Ohnishi&lt;/Author&gt;&lt;Year&gt;2010&lt;/Year&gt;&lt;RecNum&gt;73&lt;/RecNum&gt;&lt;DisplayText&gt;[73]&lt;/DisplayText&gt;&lt;record&gt;&lt;rec-number&gt;73&lt;/rec-number&gt;&lt;foreign-keys&gt;&lt;key app="EN" db-id="2sfsawws0259zae9r5dvpx5srv9ddrtxpatr" timestamp="1627871161"&gt;73&lt;/key&gt;&lt;/foreign-keys&gt;&lt;ref-type name="Journal Article"&gt;17&lt;/ref-type&gt;&lt;contributors&gt;&lt;authors&gt;&lt;author&gt;Ohnishi, Mutsuko&lt;/author&gt;&lt;author&gt;Razzaque, M. Shawkat&lt;/author&gt;&lt;/authors&gt;&lt;/contributors&gt;&lt;titles&gt;&lt;title&gt;Dietary and genetic evidence for phosphate toxicity accelerating mammalian aging&lt;/title&gt;&lt;secondary-title&gt;The FASEB Journal&lt;/secondary-title&gt;&lt;/titles&gt;&lt;periodical&gt;&lt;full-title&gt;The FASEB Journal&lt;/full-title&gt;&lt;/periodical&gt;&lt;pages&gt;3562-3571&lt;/pages&gt;&lt;volume&gt;24&lt;/volume&gt;&lt;number&gt;9&lt;/number&gt;&lt;dates&gt;&lt;year&gt;2010&lt;/year&gt;&lt;/dates&gt;&lt;publisher&gt;Wiley Online Library&lt;/publisher&gt;&lt;isbn&gt;0892-6638&lt;/isbn&gt;&lt;urls&gt;&lt;/urls&gt;&lt;electronic-resource-num&gt;https://doi.org/10.1096/fj.09-152488&lt;/electronic-resource-num&gt;&lt;/record&gt;&lt;/Cite&gt;&lt;/EndNote&gt;</w:instrTex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3]</w: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E7563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7738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7738E"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mirr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compon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derangem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6866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diseas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7618CCC8" w14:textId="432F5214" w:rsidR="00ED48AB" w:rsidRPr="009A440E" w:rsidRDefault="00352847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xampl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</w:t>
      </w:r>
      <w:r w:rsidR="0095102E" w:rsidRPr="009A440E">
        <w:rPr>
          <w:rFonts w:ascii="Book Antiqua" w:hAnsi="Book Antiqua" w:cstheme="minorHAnsi"/>
          <w:sz w:val="24"/>
          <w:szCs w:val="24"/>
        </w:rPr>
        <w:t>arli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an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upp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hyperinsulin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frac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ex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7CF7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7CF7" w:rsidRPr="009A440E">
        <w:rPr>
          <w:rFonts w:ascii="Book Antiqua" w:hAnsi="Book Antiqua" w:cstheme="minorHAnsi"/>
          <w:sz w:val="24"/>
          <w:szCs w:val="24"/>
        </w:rPr>
        <w:t>dog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ca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main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abat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rati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ub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flu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plasm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domine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primar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prox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tub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re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(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&lt;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0.02)</w:t>
      </w:r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n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soci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4DA2" w:rsidRPr="009A440E">
        <w:rPr>
          <w:rFonts w:ascii="Book Antiqua" w:hAnsi="Book Antiqua" w:cstheme="minorHAnsi"/>
          <w:sz w:val="24"/>
          <w:szCs w:val="24"/>
        </w:rPr>
        <w:t>dysfunc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4DA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consequenc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disease</w: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efronzo&lt;/Author&gt;&lt;Year&gt;1976&lt;/Year&gt;&lt;RecNum&gt;74&lt;/RecNum&gt;&lt;DisplayText&gt;[74]&lt;/DisplayText&gt;&lt;record&gt;&lt;rec-number&gt;74&lt;/rec-number&gt;&lt;foreign-keys&gt;&lt;key app="EN" db-id="2sfsawws0259zae9r5dvpx5srv9ddrtxpatr" timestamp="1627871161"&gt;74&lt;/key&gt;&lt;/foreign-keys&gt;&lt;ref-type name="Journal Article"&gt;17&lt;/ref-type&gt;&lt;contributors&gt;&lt;authors&gt;&lt;author&gt;Defronzo, Ralph A.&lt;/author&gt;&lt;author&gt;Goldberg, Martin&lt;/author&gt;&lt;author&gt;Agus, Zalman S.&lt;/author&gt;&lt;/authors&gt;&lt;/contributors&gt;&lt;titles&gt;&lt;title&gt;The effects of glucose and insulin on renal electrolyte transport&lt;/title&gt;&lt;secondary-title&gt;The Journal of clinical investigation&lt;/secondary-title&gt;&lt;/titles&gt;&lt;periodical&gt;&lt;full-title&gt;The Journal of clinical investigation&lt;/full-title&gt;&lt;/periodical&gt;&lt;pages&gt;83-90&lt;/pages&gt;&lt;volume&gt;58&lt;/volume&gt;&lt;number&gt;1&lt;/number&gt;&lt;dates&gt;&lt;year&gt;1976&lt;/year&gt;&lt;/dates&gt;&lt;publisher&gt;Am Soc Clin Investig&lt;/publisher&gt;&lt;isbn&gt;0021-9738&lt;/isbn&gt;&lt;urls&gt;&lt;/urls&gt;&lt;electronic-resource-num&gt;https://doi.org/10.1172/JCI108463&lt;/electronic-resource-num&gt;&lt;/record&gt;&lt;/Cite&gt;&lt;/EndNote&gt;</w:instrTex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4]</w: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D5CE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ur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ssoci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derangem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urth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hum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stud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  <w:vertAlign w:val="superscript"/>
        </w:rPr>
        <w:t>31</w:t>
      </w:r>
      <w:r w:rsidR="002A0F13" w:rsidRPr="009A440E">
        <w:rPr>
          <w:rFonts w:ascii="Book Antiqua" w:hAnsi="Book Antiqua" w:cstheme="minorHAnsi"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magn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reson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spectrosco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6800" w:rsidRPr="009A440E">
        <w:rPr>
          <w:rFonts w:ascii="Book Antiqua" w:hAnsi="Book Antiqua" w:cstheme="minorHAnsi"/>
          <w:sz w:val="24"/>
          <w:szCs w:val="24"/>
        </w:rPr>
        <w:t>(MR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sses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hyperglycemic-</w:t>
      </w:r>
      <w:proofErr w:type="spellStart"/>
      <w:r w:rsidR="00770F02" w:rsidRPr="009A440E">
        <w:rPr>
          <w:rFonts w:ascii="Book Antiqua" w:hAnsi="Book Antiqua" w:cstheme="minorHAnsi"/>
          <w:sz w:val="24"/>
          <w:szCs w:val="24"/>
        </w:rPr>
        <w:t>hyperinsulin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clam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experi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ugme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subj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in</w:t>
      </w:r>
      <w:r w:rsidR="00770F02" w:rsidRPr="009A440E">
        <w:rPr>
          <w:rFonts w:ascii="Book Antiqua" w:hAnsi="Book Antiqua" w:cstheme="minorHAnsi"/>
          <w:sz w:val="24"/>
          <w:szCs w:val="24"/>
        </w:rPr>
        <w:t>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organ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770F02" w:rsidRPr="009A440E">
        <w:rPr>
          <w:rFonts w:ascii="Book Antiqua" w:hAnsi="Book Antiqua" w:cstheme="minorHAnsi"/>
          <w:sz w:val="24"/>
          <w:szCs w:val="24"/>
        </w:rPr>
        <w:t>phosphocreatinine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E762C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FE762C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FE762C" w:rsidRPr="009A440E">
        <w:rPr>
          <w:rFonts w:ascii="Book Antiqua" w:hAnsi="Book Antiqua" w:cstheme="minorHAnsi"/>
          <w:sz w:val="24"/>
          <w:szCs w:val="24"/>
        </w:rPr>
        <w:t>)</w: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Petersen&lt;/Author&gt;&lt;Year&gt;2006&lt;/Year&gt;&lt;RecNum&gt;75&lt;/RecNum&gt;&lt;DisplayText&gt;[75]&lt;/DisplayText&gt;&lt;record&gt;&lt;rec-number&gt;75&lt;/rec-number&gt;&lt;foreign-keys&gt;&lt;key app="EN" db-id="2sfsawws0259zae9r5dvpx5srv9ddrtxpatr" timestamp="1627871161"&gt;75&lt;/key&gt;&lt;/foreign-keys&gt;&lt;ref-type name="Journal Article"&gt;17&lt;/ref-type&gt;&lt;contributors&gt;&lt;authors&gt;&lt;author&gt;Petersen, Kitt Falk&lt;/author&gt;&lt;author&gt;Shulman, Gerald I.&lt;/author&gt;&lt;/authors&gt;&lt;/contributors&gt;&lt;titles&gt;&lt;title&gt;Etiology of insulin resistance&lt;/title&gt;&lt;secondary-title&gt;The American journal of medicine&lt;/secondary-title&gt;&lt;/titles&gt;&lt;periodical&gt;&lt;full-title&gt;The American journal of medicine&lt;/full-title&gt;&lt;/periodical&gt;&lt;pages&gt;S10-S16&lt;/pages&gt;&lt;volume&gt;119&lt;/volume&gt;&lt;number&gt;5&lt;/number&gt;&lt;dates&gt;&lt;year&gt;2006&lt;/year&gt;&lt;/dates&gt;&lt;publisher&gt;Elsevier&lt;/publisher&gt;&lt;isbn&gt;0002-9343&lt;/isbn&gt;&lt;urls&gt;&lt;/urls&gt;&lt;electronic-resource-num&gt;https://doi.org/10.1016/j.amjmed.2006.01.009&lt;/electronic-resource-num&gt;&lt;/record&gt;&lt;/Cite&gt;&lt;/EndNote&gt;</w:instrTex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5]</w: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E762C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dir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mpl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disea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Bhella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et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al</w: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hella&lt;/Author&gt;&lt;Year&gt;2011&lt;/Year&gt;&lt;RecNum&gt;76&lt;/RecNum&gt;&lt;DisplayText&gt;[76]&lt;/DisplayText&gt;&lt;record&gt;&lt;rec-number&gt;76&lt;/rec-number&gt;&lt;foreign-keys&gt;&lt;key app="EN" db-id="2sfsawws0259zae9r5dvpx5srv9ddrtxpatr" timestamp="1627871161"&gt;76&lt;/key&gt;&lt;/foreign-keys&gt;&lt;ref-type name="Journal Article"&gt;17&lt;/ref-type&gt;&lt;contributors&gt;&lt;authors&gt;&lt;author&gt;Bhella, Paul S.&lt;/author&gt;&lt;author&gt;Prasad, Anand&lt;/author&gt;&lt;author&gt;Heinicke, Katja&lt;/author&gt;&lt;author&gt;Hastings, Jeff L.&lt;/author&gt;&lt;author&gt;Arbab</w:instrText>
      </w:r>
      <w:r w:rsidR="001506C7" w:rsidRPr="00BE6EC1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>Zadeh, Armin&lt;/author&gt;&lt;author&gt;Adams</w:instrText>
      </w:r>
      <w:r w:rsidR="001506C7" w:rsidRPr="00BE6EC1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>Huet, Beverley&lt;/author&gt;&lt;author&gt;Pacini, Eric L.&lt;/author&gt;&lt;author&gt;Shibata, Shigeki&lt;/author&gt;&lt;author&gt;Palmer, M. Dean&lt;/author&gt;&lt;author&gt;Newcomer, Bradley R.&lt;/author&gt;&lt;/authors&gt;&lt;/contributors&gt;&lt;titles&gt;&lt;title&gt;Abnormal haemodynamic response to exercise in heart failure with preserved ejection fraction&lt;/title&gt;&lt;secondary-title&gt;European journal of heart failure&lt;/secondary-title&gt;&lt;/titles&gt;&lt;periodical&gt;&lt;full-title&gt;European journal of heart failure&lt;/full-title&gt;&lt;/periodical&gt;&lt;pages&gt;1296-1304&lt;/pages&gt;&lt;volume&gt;13&lt;/volume&gt;&lt;number&gt;12&lt;/number&gt;&lt;dates&gt;&lt;year&gt;2011&lt;/year&gt;&lt;/dates&gt;&lt;publisher&gt;Wiley Online Library&lt;/publisher&gt;&lt;isbn&gt;1388-9842&lt;/isbn&gt;&lt;urls&gt;&lt;/urls&gt;&lt;electronic-resource-num&gt;10.1093/eurjhf/hfr133&lt;/electronic-resource-num&gt;&lt;/record&gt;&lt;/Cite&gt;&lt;/EndNote&gt;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1506C7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6]</w: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recru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fail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re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eje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fra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HFpEF</w:t>
      </w:r>
      <w:proofErr w:type="spellEnd"/>
      <w:r w:rsidR="00BC6535"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er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low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limb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exerci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MR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scann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evalu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ass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myoc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functi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E4198E" w:rsidRPr="009A440E">
        <w:rPr>
          <w:rFonts w:ascii="Book Antiqua" w:hAnsi="Book Antiqua" w:cstheme="minorHAnsi"/>
          <w:sz w:val="24"/>
          <w:szCs w:val="24"/>
        </w:rPr>
        <w:t>HFpEF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reduc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r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oxid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ory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rat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refracto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peri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norma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ocreat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sed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ge-match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contro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DE64CD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replenish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oncer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fun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deriv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skele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o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etabol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ctiv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T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reserv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en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sust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respe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workload</w:t>
      </w:r>
      <w:r w:rsidR="00E4198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E4198E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7C3A9B" w:rsidRPr="009A440E">
        <w:rPr>
          <w:rFonts w:ascii="Book Antiqua" w:hAnsi="Book Antiqua" w:cstheme="minorHAnsi"/>
          <w:sz w:val="24"/>
          <w:szCs w:val="24"/>
        </w:rPr>
        <w:t>hyperphosphat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procl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cardiomyocyte</w:t>
      </w:r>
      <w:r w:rsidR="007C3A9B" w:rsidRPr="009A440E">
        <w:rPr>
          <w:rFonts w:ascii="Book Antiqua" w:hAnsi="Book Antiqua" w:cstheme="minorHAnsi"/>
          <w:sz w:val="24"/>
          <w:szCs w:val="24"/>
        </w:rPr>
        <w:t>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underg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popto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irreg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phenotypes</w: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Haseler&lt;/Author&gt;&lt;Year&gt;1999&lt;/Year&gt;&lt;RecNum&gt;77&lt;/RecNum&gt;&lt;DisplayText&gt;[77]&lt;/DisplayText&gt;&lt;record&gt;&lt;rec-number&gt;77&lt;/rec-number&gt;&lt;foreign-keys&gt;&lt;key app="EN" db-id="2sfsawws0259zae9r5dvpx5srv9ddrtxpatr" timestamp="1627871161"&gt;77&lt;/key&gt;&lt;/foreign-keys&gt;&lt;ref-type name="Journal Article"&gt;17&lt;/ref-type&gt;&lt;contributors&gt;&lt;authors&gt;&lt;author&gt;Haseler, Luke J.&lt;/author&gt;&lt;author&gt;Hogan, Michael C.&lt;/author&gt;&lt;author&gt;Richardson, Russell S.&lt;/author&gt;&lt;/authors&gt;&lt;/contributors&gt;&lt;titles&gt;&lt;title&gt;Skeletal muscle phosphocreatine recovery in exercise-trained humans is dependent on O2availability&lt;/title&gt;&lt;secondary-title&gt;Journal of applied physiology&lt;/secondary-title&gt;&lt;/titles&gt;&lt;periodical&gt;&lt;full-title&gt;Journal of applied physiology&lt;/full-title&gt;&lt;/periodical&gt;&lt;pages&gt;2013-2018&lt;/pages&gt;&lt;volume&gt;86&lt;/volume&gt;&lt;number&gt;6&lt;/number&gt;&lt;dates&gt;&lt;year&gt;1999&lt;/year&gt;&lt;/dates&gt;&lt;publisher&gt;American Physiological Society Bethesda, MD&lt;/publisher&gt;&lt;isbn&gt;1522-1601&lt;/isbn&gt;&lt;urls&gt;&lt;/urls&gt;&lt;electronic-resource-num&gt;https://doi.org/10.1152/jappl.1999.86.6.2013&lt;/electronic-resource-num&gt;&lt;/record&gt;&lt;/Cite&gt;&lt;/EndNote&gt;</w:instrTex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7]</w: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041C47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730251F2" w14:textId="02D0F554" w:rsidR="00B8164B" w:rsidRPr="009A440E" w:rsidRDefault="00B8164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rregularit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84DD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84DDF" w:rsidRPr="009A440E">
        <w:rPr>
          <w:rFonts w:ascii="Book Antiqua" w:hAnsi="Book Antiqua" w:cstheme="minorHAnsi"/>
          <w:sz w:val="24"/>
          <w:szCs w:val="24"/>
        </w:rPr>
        <w:t>phosph</w:t>
      </w:r>
      <w:r w:rsidR="00656EFE" w:rsidRPr="009A440E">
        <w:rPr>
          <w:rFonts w:ascii="Book Antiqua" w:hAnsi="Book Antiqua" w:cstheme="minorHAnsi"/>
          <w:sz w:val="24"/>
          <w:szCs w:val="24"/>
        </w:rPr>
        <w:t>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D92620" w:rsidRPr="009A440E">
        <w:rPr>
          <w:rFonts w:ascii="Book Antiqua" w:hAnsi="Book Antiqua" w:cstheme="minorHAnsi"/>
          <w:sz w:val="24"/>
          <w:szCs w:val="24"/>
        </w:rPr>
        <w:t>hyperinsulin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bo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studi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T2D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set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found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inves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metabolis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SGLT2i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6800" w:rsidRPr="009A440E">
        <w:rPr>
          <w:rFonts w:ascii="Book Antiqua" w:hAnsi="Book Antiqua" w:cstheme="minorHAnsi"/>
          <w:sz w:val="24"/>
          <w:szCs w:val="24"/>
          <w:vertAlign w:val="superscript"/>
        </w:rPr>
        <w:t>31</w:t>
      </w:r>
      <w:r w:rsidR="0050687E" w:rsidRPr="009A440E">
        <w:rPr>
          <w:rFonts w:ascii="Book Antiqua" w:hAnsi="Book Antiqua" w:cstheme="minorHAnsi"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0687E" w:rsidRPr="009A440E">
        <w:rPr>
          <w:rFonts w:ascii="Book Antiqua" w:hAnsi="Book Antiqua" w:cstheme="minorHAnsi"/>
          <w:sz w:val="24"/>
          <w:szCs w:val="24"/>
        </w:rPr>
        <w:t>M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scann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lastRenderedPageBreak/>
        <w:t>vas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lateral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health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ged-controll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match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show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bsolu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5D507C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CE678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790BBD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8.6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±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3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06C7" w:rsidRPr="001506C7">
        <w:rPr>
          <w:rFonts w:ascii="Book Antiqua" w:hAnsi="Book Antiqua" w:cstheme="minorHAnsi"/>
          <w:i/>
          <w:sz w:val="24"/>
          <w:szCs w:val="24"/>
        </w:rPr>
        <w:t>v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4.6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±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.4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6C2846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&lt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0.002)</w:t>
      </w:r>
      <w:r w:rsidR="00CE678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suppor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neg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cor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9D34C4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HgbA1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(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=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−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0.63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6C2846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&lt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0.01)</w: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Ripley&lt;/Author&gt;&lt;Year&gt;2018&lt;/Year&gt;&lt;RecNum&gt;78&lt;/RecNum&gt;&lt;DisplayText&gt;[78]&lt;/DisplayText&gt;&lt;record&gt;&lt;rec-number&gt;78&lt;/rec-number&gt;&lt;foreign-keys&gt;&lt;key app="EN" db-id="2sfsawws0259zae9r5dvpx5srv9ddrtxpatr" timestamp="1627871161"&gt;78&lt;/key&gt;&lt;/foreign-keys&gt;&lt;ref-type name="Journal Article"&gt;17&lt;/ref-type&gt;&lt;contributors&gt;&lt;authors&gt;&lt;author&gt;Ripley, Erika M.&lt;/author&gt;&lt;author&gt;Clarke, Geoffrey D.&lt;/author&gt;&lt;author&gt;Hamidi, Vala&lt;/author&gt;&lt;author&gt;Martinez, Robert A.&lt;/author&gt;&lt;author&gt;Settles, Floyd D.&lt;/author&gt;&lt;author&gt;Solis, Carolina&lt;/author&gt;&lt;author&gt;Deng, Shengwen&lt;/author&gt;&lt;author&gt;Abdul-Ghani, Muhammad&lt;/author&gt;&lt;author&gt;Tripathy, Devjit&lt;/author&gt;&lt;author&gt;DeFronzo, Ralph A.&lt;/author&gt;&lt;/authors&gt;&lt;/contributors&gt;&lt;titles&gt;&lt;title&gt;Reduced skeletal muscle phosphocreatine concentration in type 2 diabetic patients: a quantitative image-based phosphorus-31 MR spectroscopy study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229-E239&lt;/pages&gt;&lt;volume&gt;315&lt;/volume&gt;&lt;number&gt;2&lt;/number&gt;&lt;dates&gt;&lt;year&gt;2018&lt;/year&gt;&lt;/dates&gt;&lt;publisher&gt;American Physiological Society Bethesda, MD&lt;/publisher&gt;&lt;isbn&gt;0193-1849&lt;/isbn&gt;&lt;urls&gt;&lt;/urls&gt;&lt;electronic-resource-num&gt;https://doi.org/10.1152/ajpendo.00426.2017&lt;/electronic-resource-num&gt;&lt;/record&gt;&lt;/Cite&gt;&lt;/EndNote&gt;</w:instrTex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8]</w: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E320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supp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mpa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equela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ondi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sist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ou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arra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ppropri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onside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87F98" w:rsidRPr="009A440E">
        <w:rPr>
          <w:rFonts w:ascii="Book Antiqua" w:hAnsi="Book Antiqua" w:cstheme="minorHAnsi"/>
          <w:sz w:val="24"/>
          <w:szCs w:val="24"/>
        </w:rPr>
        <w:t>conside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87F98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diabe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disease</w:t>
      </w:r>
      <w:r w:rsidR="00070704" w:rsidRPr="009A440E">
        <w:rPr>
          <w:rFonts w:ascii="Book Antiqua" w:hAnsi="Book Antiqua" w:cstheme="minorHAnsi"/>
          <w:sz w:val="24"/>
          <w:szCs w:val="24"/>
        </w:rPr>
        <w:t>.</w:t>
      </w:r>
    </w:p>
    <w:p w14:paraId="04890193" w14:textId="64A61996" w:rsidR="00615A15" w:rsidRPr="009A440E" w:rsidRDefault="00383B6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An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rang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hnish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calcif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apopto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cel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up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hist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41C3"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assoc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heav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burde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indic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maladap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3295F" w:rsidRPr="009A440E">
        <w:rPr>
          <w:rFonts w:ascii="Book Antiqua" w:hAnsi="Book Antiqua" w:cstheme="minorHAnsi"/>
          <w:sz w:val="24"/>
          <w:szCs w:val="24"/>
        </w:rPr>
        <w:t>calcification</w:t>
      </w:r>
      <w:r w:rsidR="0015421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bserv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human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ESRD</w: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Vervloet&lt;/Author&gt;&lt;Year&gt;2018&lt;/Year&gt;&lt;RecNum&gt;79&lt;/RecNum&gt;&lt;DisplayText&gt;[79]&lt;/DisplayText&gt;&lt;record&gt;&lt;rec-number&gt;79&lt;/rec-number&gt;&lt;foreign-keys&gt;&lt;key app="EN" db-id="2sfsawws0259zae9r5dvpx5srv9ddrtxpatr" timestamp="1627871162"&gt;79&lt;/key&gt;&lt;/foreign-keys&gt;&lt;ref-type name="Journal Article"&gt;17&lt;/ref-type&gt;&lt;contributors&gt;&lt;authors&gt;&lt;author&gt;Vervloet, Marc G.&lt;/author&gt;&lt;author&gt;van Ballegooijen, Adriana J.&lt;/author&gt;&lt;/authors&gt;&lt;/contributors&gt;&lt;titles&gt;&lt;title&gt;Prevention and treatment of hyperphosphatemia in chronic kidney disease&lt;/title&gt;&lt;secondary-title&gt;Kidney international&lt;/secondary-title&gt;&lt;/titles&gt;&lt;periodical&gt;&lt;full-title&gt;Kidney international&lt;/full-title&gt;&lt;/periodical&gt;&lt;pages&gt;1060-1072&lt;/pages&gt;&lt;volume&gt;93&lt;/volume&gt;&lt;number&gt;5&lt;/number&gt;&lt;dates&gt;&lt;year&gt;2018&lt;/year&gt;&lt;/dates&gt;&lt;publisher&gt;Elsevier&lt;/publisher&gt;&lt;isbn&gt;0085-2538&lt;/isbn&gt;&lt;urls&gt;&lt;/urls&gt;&lt;electronic-resource-num&gt;https://doi.org/10.1016/j.kint.2017.11.036&lt;/electronic-resource-num&gt;&lt;/record&gt;&lt;/Cite&gt;&lt;/EndNote&gt;</w:instrTex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9]</w: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15A1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Prevai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or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aggrav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smo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cel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build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byprodu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40037A" w:rsidRPr="009A440E">
        <w:rPr>
          <w:rFonts w:ascii="Book Antiqua" w:hAnsi="Book Antiqua" w:cstheme="minorHAnsi"/>
          <w:sz w:val="24"/>
          <w:szCs w:val="24"/>
        </w:rPr>
        <w:t>nephrocalcinosis</w:t>
      </w:r>
      <w:proofErr w:type="spellEnd"/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Moe&lt;/Author&gt;&lt;Year&gt;2008&lt;/Year&gt;&lt;RecNum&gt;80&lt;/RecNum&gt;&lt;DisplayText&gt;[80]&lt;/DisplayText&gt;&lt;record&gt;&lt;rec-number&gt;80&lt;/rec-number&gt;&lt;foreign-keys&gt;&lt;key app="EN" db-id="2sfsawws0259zae9r5dvpx5srv9ddrtxpatr" timestamp="1627871162"&gt;80&lt;/key&gt;&lt;/foreign-keys&gt;&lt;ref-type name="Journal Article"&gt;17&lt;/ref-type&gt;&lt;contributors&gt;&lt;authors&gt;&lt;author&gt;Moe, Sharon M.&lt;/author&gt;&lt;author&gt;Chen, Neal X.&lt;/author&gt;&lt;/authors&gt;&lt;/contributors&gt;&lt;titles&gt;&lt;title&gt;Mechanisms of vascular calcification in chronic kidney disease&lt;/title&gt;&lt;secondary-title&gt;Journal of the American Society of Nephrology&lt;/secondary-title&gt;&lt;/titles&gt;&lt;periodical&gt;&lt;full-title&gt;Journal of the American Society of Nephrology&lt;/full-title&gt;&lt;/periodical&gt;&lt;pages&gt;213-216&lt;/pages&gt;&lt;volume&gt;19&lt;/volume&gt;&lt;number&gt;2&lt;/number&gt;&lt;dates&gt;&lt;year&gt;2008&lt;/year&gt;&lt;/dates&gt;&lt;publisher&gt;Am Soc Nephrol&lt;/publisher&gt;&lt;isbn&gt;1046-6673&lt;/isbn&gt;&lt;urls&gt;&lt;/urls&gt;&lt;electronic-resource-num&gt;https://doi.org/10.1681/ASN.2007080854&lt;/electronic-resource-num&gt;&lt;/record&gt;&lt;/Cite&gt;&lt;/EndNote&gt;</w:instrText>
      </w:r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sz w:val="24"/>
          <w:szCs w:val="24"/>
          <w:vertAlign w:val="superscript"/>
        </w:rPr>
        <w:t>[80]</w:t>
      </w:r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40037A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imi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derangem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lbe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di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onstitu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ccu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proce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howev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heav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imilar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benef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ist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ul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pon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ttenu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preclu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uglycemia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te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underg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nonenzym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ycosy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m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roup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bas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membra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kidney</w:t>
      </w:r>
      <w:r w:rsidR="0079636B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prote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leakag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occlu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lume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o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e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soon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mo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ol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tralumi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GFR</w: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CE2D9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Kaufman&lt;/Author&gt;&lt;Year&gt;2019&lt;/Year&gt;&lt;RecNum&gt;81&lt;/RecNum&gt;&lt;DisplayText&gt;[81]&lt;/DisplayText&gt;&lt;record&gt;&lt;rec-number&gt;81&lt;/rec-number&gt;&lt;foreign-keys&gt;&lt;key app="EN" db-id="2sfsawws0259zae9r5dvpx5srv9ddrtxpatr" timestamp="1627871162"&gt;81&lt;/key&gt;&lt;/foreign-keys&gt;&lt;ref-type name="Journal Article"&gt;17&lt;/ref-type&gt;&lt;contributors&gt;&lt;authors&gt;&lt;author&gt;Kaufman, Daniel P.&lt;/author&gt;&lt;author&gt;Basit, Hajira&lt;/author&gt;&lt;author&gt;Knohl, Stephen J.&lt;/author&gt;&lt;/authors&gt;&lt;/contributors&gt;&lt;titles&gt;&lt;title&gt;Physiology, glomerular filtration rate (GFR)&lt;/title&gt;&lt;secondary-title&gt;StatPearls [Internet]&lt;/secondary-title&gt;&lt;/titles&gt;&lt;periodical&gt;&lt;full-title&gt;StatPearls [Internet]&lt;/full-title&gt;&lt;/periodical&gt;&lt;dates&gt;&lt;year&gt;2019&lt;/year&gt;&lt;/dates&gt;&lt;publisher&gt;StatPearls Publishing&lt;/publisher&gt;&lt;urls&gt;&lt;/urls&gt;&lt;/record&gt;&lt;/Cite&gt;&lt;/EndNote&gt;</w:instrTex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1]</w: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82E5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14FEDA6E" w14:textId="37876010" w:rsidR="00B83270" w:rsidRPr="009A440E" w:rsidRDefault="00FC6FF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seq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ismat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umi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li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i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fil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sca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ma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mesangium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bsequ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E6EC1" w:rsidRPr="009A440E">
        <w:rPr>
          <w:rFonts w:ascii="Book Antiqua" w:hAnsi="Book Antiqua" w:cstheme="minorHAnsi"/>
          <w:sz w:val="24"/>
          <w:szCs w:val="24"/>
        </w:rPr>
        <w:t>hyalin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decrea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GF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manif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kidne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ubsequent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CKD</w:t>
      </w:r>
      <w:r w:rsidR="0025097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lum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ali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arorecept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elic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ren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e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juxta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el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promo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renin-angiotensin-aldoster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(RAA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ascade</w: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Ku&lt;/Author&gt;&lt;Year&gt;2019&lt;/Year&gt;&lt;RecNum&gt;82&lt;/RecNum&gt;&lt;DisplayText&gt;[82]&lt;/DisplayText&gt;&lt;record&gt;&lt;rec-number&gt;82&lt;/rec-number&gt;&lt;foreign-keys&gt;&lt;key app="EN" db-id="2sfsawws0259zae9r5dvpx5srv9ddrtxpatr" timestamp="1627871162"&gt;82&lt;/key&gt;&lt;/foreign-keys&gt;&lt;ref-type name="Journal Article"&gt;17&lt;/ref-type&gt;&lt;contributors&gt;&lt;authors&gt;&lt;author&gt;Ku, Elaine&lt;/author&gt;&lt;author&gt;Lee, Benjamin J.&lt;/author&gt;&lt;author&gt;Wei, Jenny&lt;/author&gt;&lt;author&gt;Weir, Matthew R.&lt;/author&gt;&lt;/authors&gt;&lt;/contributors&gt;&lt;titles&gt;&lt;title&gt;Hypertension in CKD: core curriculum 2019&lt;/title&gt;&lt;secondary-title&gt;American Journal of Kidney Diseases&lt;/secondary-title&gt;&lt;/titles&gt;&lt;periodical&gt;&lt;full-title&gt;American Journal of Kidney Diseases&lt;/full-title&gt;&lt;/periodical&gt;&lt;pages&gt;120-131&lt;/pages&gt;&lt;volume&gt;74&lt;/volume&gt;&lt;number&gt;1&lt;/number&gt;&lt;dates&gt;&lt;year&gt;2019&lt;/year&gt;&lt;/dates&gt;&lt;publisher&gt;Elsevier&lt;/publisher&gt;&lt;isbn&gt;0272-6386&lt;/isbn&gt;&lt;urls&gt;&lt;/urls&gt;&lt;electronic-resource-num&gt;https://doi.org/10.1053/j.ajkd.2018.12.044&lt;/electronic-resource-num&gt;&lt;/record&gt;&lt;/Cite&gt;&lt;/EndNote&gt;</w:instrTex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2]</w: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25097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RA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mark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lastRenderedPageBreak/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ct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ngiotens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yst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vasculatu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fterlo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retention</w:t>
      </w:r>
      <w:r w:rsidR="00D1541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hronical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le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MAC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e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mp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cri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mann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imilar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howe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benef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leiotrop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n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benefic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utcomes.</w:t>
      </w:r>
    </w:p>
    <w:p w14:paraId="609014E9" w14:textId="58BA36A0" w:rsidR="008478CB" w:rsidRPr="009A440E" w:rsidRDefault="008478C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mpromi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s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ca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phosphat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T2D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flux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promot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ysiolog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quilibriu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clim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ten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metabol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xin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irectl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er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sult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ear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ardiore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ndrom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fin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DIGO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Rangaswami&lt;/Author&gt;&lt;Year&gt;2019&lt;/Year&gt;&lt;RecNum&gt;3&lt;/RecNum&gt;&lt;DisplayText&gt;[3]&lt;/DisplayText&gt;&lt;record&gt;&lt;rec-number&gt;3&lt;/rec-number&gt;&lt;foreign-keys&gt;&lt;key app="EN" db-id="2sfsawws0259zae9r5dvpx5srv9ddrtxpatr" timestamp="1627871149"&gt;3&lt;/key&gt;&lt;/foreign-keys&gt;&lt;ref-type name="Journal Article"&gt;17&lt;/ref-type&gt;&lt;contributors&gt;&lt;authors&gt;&lt;author&gt;Rangaswami, Janani&lt;/author&gt;&lt;author&gt;Bhalla, Vivek&lt;/author&gt;&lt;author&gt;Blair, John E. A.&lt;/author&gt;&lt;author&gt;Chang, Tara I.&lt;/author&gt;&lt;author&gt;Costa, Salvatore&lt;/author&gt;&lt;author&gt;Lentine, Krista L.&lt;/author&gt;&lt;author&gt;Lerma, Edgar V.&lt;/author&gt;&lt;author&gt;Mezue, Kenechukwu&lt;/author&gt;&lt;author&gt;Molitch, Mark&lt;/author&gt;&lt;author&gt;Mullens, Wilfried&lt;/author&gt;&lt;/authors&gt;&lt;/contributors&gt;&lt;titles&gt;&lt;title&gt;Cardiorenal syndrome: classification, pathophysiology, diagnosis, and treatment strategies: a scientific statement from the American Heart Association&lt;/title&gt;&lt;secondary-title&gt;Circulation&lt;/secondary-title&gt;&lt;/titles&gt;&lt;periodical&gt;&lt;full-title&gt;Circulation&lt;/full-title&gt;&lt;/periodical&gt;&lt;pages&gt;e840-e878&lt;/pages&gt;&lt;volume&gt;139&lt;/volume&gt;&lt;number&gt;16&lt;/number&gt;&lt;dates&gt;&lt;year&gt;2019&lt;/year&gt;&lt;/dates&gt;&lt;publisher&gt;Am Heart Assoc&lt;/publisher&gt;&lt;isbn&gt;0009-7322&lt;/isbn&gt;&lt;urls&gt;&lt;/urls&gt;&lt;electronic-resource-num&gt;https://doi.org/10.1161/CIR.0000000000000664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orm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ysiolog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ircumstances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crea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nges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au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dem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sult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tret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ati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E5A6B" w:rsidRPr="009A440E">
        <w:rPr>
          <w:rFonts w:ascii="Book Antiqua" w:hAnsi="Book Antiqua" w:cstheme="minorHAnsi"/>
          <w:color w:val="000000" w:themeColor="text1"/>
          <w:sz w:val="24"/>
          <w:szCs w:val="24"/>
        </w:rPr>
        <w:t>mechanosensor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r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ibe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catter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roughou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bdomi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elv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all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Sata&lt;/Author&gt;&lt;Year&gt;2018&lt;/Year&gt;&lt;RecNum&gt;83&lt;/RecNum&gt;&lt;DisplayText&gt;[83]&lt;/DisplayText&gt;&lt;record&gt;&lt;rec-number&gt;83&lt;/rec-number&gt;&lt;foreign-keys&gt;&lt;key app="EN" db-id="2sfsawws0259zae9r5dvpx5srv9ddrtxpatr" timestamp="1627871162"&gt;83&lt;/key&gt;&lt;/foreign-keys&gt;&lt;ref-type name="Journal Article"&gt;17&lt;/ref-type&gt;&lt;contributors&gt;&lt;authors&gt;&lt;author&gt;Sata, Yusuke&lt;/author&gt;&lt;author&gt;Head, Geoffrey A.&lt;/author&gt;&lt;author&gt;Denton, Kate&lt;/author&gt;&lt;author&gt;May, Clive N.&lt;/author&gt;&lt;author&gt;Schlaich, Markus P.&lt;/author&gt;&lt;/authors&gt;&lt;/contributors&gt;&lt;titles&gt;&lt;title&gt;Role of the sympathetic nervous system and its modulation in renal hypertension&lt;/title&gt;&lt;secondary-title&gt;Frontiers in Medicine&lt;/secondary-title&gt;&lt;/titles&gt;&lt;periodical&gt;&lt;full-title&gt;Frontiers in Medicine&lt;/full-title&gt;&lt;/periodical&gt;&lt;pages&gt;82&lt;/pages&gt;&lt;volume&gt;5&lt;/volume&gt;&lt;dates&gt;&lt;year&gt;2018&lt;/year&gt;&lt;/dates&gt;&lt;publisher&gt;Frontiers&lt;/publisher&gt;&lt;isbn&gt;2296-858X&lt;/isbn&gt;&lt;urls&gt;&lt;/urls&gt;&lt;electronic-resource-num&gt;https://doi.org/10.3389/fmed.2018.0008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3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lead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enomen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now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ttenuat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fferen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mpathet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rvou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it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(ERSNA)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rame&lt;/Author&gt;&lt;Year&gt;2017&lt;/Year&gt;&lt;RecNum&gt;84&lt;/RecNum&gt;&lt;DisplayText&gt;[84, 85]&lt;/DisplayText&gt;&lt;record&gt;&lt;rec-number&gt;84&lt;/rec-number&gt;&lt;foreign-keys&gt;&lt;key app="EN" db-id="2sfsawws0259zae9r5dvpx5srv9ddrtxpatr" timestamp="1627871162"&gt;84&lt;/key&gt;&lt;/foreign-keys&gt;&lt;ref-type name="Journal Article"&gt;17&lt;/ref-type&gt;&lt;contributors&gt;&lt;authors&gt;&lt;author&gt;Frame, Alissa&lt;/author&gt;&lt;author&gt;Wainford, Richard&lt;/author&gt;&lt;/authors&gt;&lt;/contributors&gt;&lt;titles&gt;&lt;title&gt;The role of the mechanosensitive renal sensory afferent nerve sympathoinhibitory reno-renal reflex in sympathetic outflow, natriuresis, and blood pressure regulation&lt;/title&gt;&lt;secondary-title&gt;The FASEB Journal&lt;/secondary-title&gt;&lt;/titles&gt;&lt;periodical&gt;&lt;full-title&gt;The FASEB Journal&lt;/full-title&gt;&lt;/periodical&gt;&lt;pages&gt;718-8&lt;/pages&gt;&lt;volume&gt;31&lt;/volume&gt;&lt;number&gt;1_supplement&lt;/number&gt;&lt;dates&gt;&lt;year&gt;2017&lt;/year&gt;&lt;/dates&gt;&lt;publisher&gt;The Federation of American Societies for Experimental Biology&lt;/publisher&gt;&lt;isbn&gt;0892-6638&lt;/isbn&gt;&lt;urls&gt;&lt;/urls&gt;&lt;/record&gt;&lt;/Cite&gt;&lt;Cite&gt;&lt;Author&gt;Tanaka&lt;/Author&gt;&lt;Year&gt;2020&lt;/Year&gt;&lt;RecNum&gt;85&lt;/RecNum&gt;&lt;record&gt;&lt;rec-number&gt;85&lt;/rec-number&gt;&lt;foreign-keys&gt;&lt;key app="EN" db-id="2sfsawws0259zae9r5dvpx5srv9ddrtxpatr" timestamp="1627871162"&gt;85&lt;/key&gt;&lt;/foreign-keys&gt;&lt;ref-type name="Journal Article"&gt;17&lt;/ref-type&gt;&lt;contributors&gt;&lt;authors&gt;&lt;author&gt;Tanaka, Shinji&lt;/author&gt;&lt;author&gt;Okusa, Mark D.&lt;/author&gt;&lt;/authors&gt;&lt;/contributors&gt;&lt;titles&gt;&lt;title&gt;Crosstalk between the nervous system and the kidney&lt;/title&gt;&lt;secondary-title&gt;Kidney International&lt;/secondary-title&gt;&lt;/titles&gt;&lt;periodical&gt;&lt;full-title&gt;Kidney international&lt;/full-title&gt;&lt;/periodical&gt;&lt;pages&gt;466-476&lt;/pages&gt;&lt;volume&gt;97&lt;/volume&gt;&lt;number&gt;3&lt;/number&gt;&lt;dates&gt;&lt;year&gt;2020&lt;/year&gt;&lt;/dates&gt;&lt;publisher&gt;Elsevier&lt;/publisher&gt;&lt;isbn&gt;0085-2538&lt;/isbn&gt;&lt;urls&gt;&lt;/urls&gt;&lt;electronic-resource-num&gt;https://doi.org/10.1016/j.kint.2019.10.03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4,85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C2846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crea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RSN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soci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ighe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reshol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α1-adrenocepto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cepto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la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vit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ol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ransporte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roxim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ubul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lea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tat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odiu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absorp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creasing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i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unction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duc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atriures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lie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entr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nges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owever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hron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isea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SR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soci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ysregul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Kopp&lt;/Author&gt;&lt;Year&gt;1985&lt;/Year&gt;&lt;RecNum&gt;86&lt;/RecNum&gt;&lt;DisplayText&gt;[86, 87]&lt;/DisplayText&gt;&lt;record&gt;&lt;rec-number&gt;86&lt;/rec-number&gt;&lt;foreign-keys&gt;&lt;key app="EN" db-id="2sfsawws0259zae9r5dvpx5srv9ddrtxpatr" timestamp="1627871163"&gt;86&lt;/key&gt;&lt;/foreign-keys&gt;&lt;ref-type name="Journal Article"&gt;17&lt;/ref-type&gt;&lt;contributors&gt;&lt;authors&gt;&lt;author&gt;Kopp, Ulla C.&lt;/author&gt;&lt;author&gt;Smith, Lori A.&lt;/author&gt;&lt;author&gt;DiBona, Gerald F.&lt;/author&gt;&lt;/authors&gt;&lt;/contributors&gt;&lt;titles&gt;&lt;title&gt;Renorenal reflexes: neural components of ipsilateral and contralateral renal responses&lt;/title&gt;&lt;secondary-title&gt;American Journal of Physiology-Renal Physiology&lt;/secondary-title&gt;&lt;/titles&gt;&lt;periodical&gt;&lt;full-title&gt;American Journal of Physiology-Renal Physiology&lt;/full-title&gt;&lt;/periodical&gt;&lt;pages&gt;F507-F517&lt;/pages&gt;&lt;volume&gt;249&lt;/volume&gt;&lt;number&gt;4&lt;/number&gt;&lt;dates&gt;&lt;year&gt;1985&lt;/year&gt;&lt;/dates&gt;&lt;publisher&gt;American Physiological Society Bethesda, MD&lt;/publisher&gt;&lt;isbn&gt;1931-857X&lt;/isbn&gt;&lt;urls&gt;&lt;/urls&gt;&lt;electronic-resource-num&gt;https://doi.org/10.1007/978-1-4939-6566-3_5&lt;/electronic-resource-num&gt;&lt;/record&gt;&lt;/Cite&gt;&lt;Cite&gt;&lt;Author&gt;Okusa&lt;/Author&gt;&lt;Year&gt;2017&lt;/Year&gt;&lt;RecNum&gt;87&lt;/RecNum&gt;&lt;record&gt;&lt;rec-number&gt;87&lt;/rec-number&gt;&lt;foreign-keys&gt;&lt;key app="EN" db-id="2sfsawws0259zae9r5dvpx5srv9ddrtxpatr" timestamp="1627871163"&gt;87&lt;/key&gt;&lt;/foreign-keys&gt;&lt;ref-type name="Journal Article"&gt;17&lt;/ref-type&gt;&lt;contributors&gt;&lt;authors&gt;&lt;author&gt;Okusa, Mark D.&lt;/author&gt;&lt;author&gt;Rosin, Diane L.&lt;/author&gt;&lt;author&gt;Tracey, Kevin J.&lt;/author&gt;&lt;/authors&gt;&lt;/contributors&gt;&lt;titles&gt;&lt;title&gt;Targeting neural reflex circuits in immunity to treat kidney disease&lt;/title&gt;&lt;secondary-title&gt;Nature Reviews Nephrology&lt;/secondary-title&gt;&lt;/titles&gt;&lt;periodical&gt;&lt;full-title&gt;Nature Reviews Nephrology&lt;/full-title&gt;&lt;/periodical&gt;&lt;pages&gt;669&lt;/pages&gt;&lt;volume&gt;13&lt;/volume&gt;&lt;number&gt;11&lt;/number&gt;&lt;dates&gt;&lt;year&gt;2017&lt;/year&gt;&lt;/dates&gt;&lt;publisher&gt;Nature Publishing Group&lt;/publisher&gt;&lt;isbn&gt;1759-507X&lt;/isbn&gt;&lt;urls&gt;&lt;/urls&gt;&lt;electronic-resource-num&gt;https://doi.org/10.1038/nrneph.2017.13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6,87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pproach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conseq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romo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fun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offe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liber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odiu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filt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gluco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absorb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lo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rox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ubu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hig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ffinity</w: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Lovshin&lt;/Author&gt;&lt;Year&gt;2015&lt;/Year&gt;&lt;RecNum&gt;88&lt;/RecNum&gt;&lt;DisplayText&gt;[88]&lt;/DisplayText&gt;&lt;record&gt;&lt;rec-number&gt;88&lt;/rec-number&gt;&lt;foreign-keys&gt;&lt;key app="EN" db-id="2sfsawws0259zae9r5dvpx5srv9ddrtxpatr" timestamp="1627871163"&gt;88&lt;/key&gt;&lt;/foreign-keys&gt;&lt;ref-type name="Journal Article"&gt;17&lt;/ref-type&gt;&lt;contributors&gt;&lt;authors&gt;&lt;author&gt;Lovshin, J. A.&lt;/author&gt;&lt;author&gt;Gilbert, R. E.&lt;/author&gt;&lt;/authors&gt;&lt;/contributors&gt;&lt;titles&gt;&lt;title&gt;Are SGLT2 inhibitors reasonable antihypertensive drugs and renoprotective?&lt;/title&gt;&lt;secondary-title&gt;Current hypertension reports&lt;/secondary-title&gt;&lt;/titles&gt;&lt;periodical&gt;&lt;full-title&gt;Current hypertension reports&lt;/full-title&gt;&lt;/periodical&gt;&lt;pages&gt;40&lt;/pages&gt;&lt;volume&gt;17&lt;/volume&gt;&lt;number&gt;6&lt;/number&gt;&lt;dates&gt;&lt;year&gt;2015&lt;/year&gt;&lt;/dates&gt;&lt;publisher&gt;Springer&lt;/publisher&gt;&lt;isbn&gt;1522-6417&lt;/isbn&gt;&lt;urls&gt;&lt;/urls&gt;&lt;electronic-resource-num&gt;https://doi.org/10.1007/s11906-015-0551-3&lt;/electronic-resource-num&gt;&lt;/record&gt;&lt;/Cite&gt;&lt;/EndNote&gt;</w:instrTex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8]</w: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163D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GLT2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mitig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re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90%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concomit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lo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disinhibi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juxta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appara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hyperfil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loop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8163D2" w:rsidRPr="009A440E">
        <w:rPr>
          <w:rFonts w:ascii="Book Antiqua" w:hAnsi="Book Antiqua" w:cstheme="minorHAnsi"/>
          <w:sz w:val="24"/>
          <w:szCs w:val="24"/>
        </w:rPr>
        <w:t>diuresed</w:t>
      </w:r>
      <w:proofErr w:type="spellEnd"/>
      <w:r w:rsidR="008163D2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pa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kidne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edem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congestion.</w:t>
      </w:r>
    </w:p>
    <w:p w14:paraId="096EA077" w14:textId="36C33A51" w:rsidR="00050B56" w:rsidRPr="009A440E" w:rsidRDefault="00050B56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proofErr w:type="gramStart"/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proofErr w:type="gram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cli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mpro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l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K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VAS-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y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e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uc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YXJib25lPC9BdXRob3I+PFllYXI+MjAxOTwvWWVhcj48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YXJib25lPC9BdXRob3I+PFllYXI+MjAxOTwvWWVhcj48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89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6C2846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lastRenderedPageBreak/>
        <w:t>inter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ra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</w:t>
      </w:r>
      <w:r w:rsidRPr="009A440E">
        <w:rPr>
          <w:rFonts w:ascii="Book Antiqua" w:hAnsi="Book Antiqua"/>
          <w:sz w:val="24"/>
          <w:szCs w:val="24"/>
        </w:rPr>
        <w:t>omposite</w:t>
      </w:r>
      <w:r w:rsidR="00EB7295" w:rsidRPr="009A440E">
        <w:rPr>
          <w:rFonts w:ascii="Book Antiqua" w:hAnsi="Book Antiqua"/>
          <w:sz w:val="24"/>
          <w:szCs w:val="24"/>
        </w:rPr>
        <w:t>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(CVD)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yocard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ar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(MI)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roke.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Start w:id="8" w:name="_Hlk17659196"/>
      <w:r w:rsidR="00EB7295" w:rsidRPr="009A440E">
        <w:rPr>
          <w:rFonts w:ascii="Book Antiqua" w:hAnsi="Book Antiqua"/>
          <w:sz w:val="24"/>
          <w:szCs w:val="24"/>
        </w:rPr>
        <w:t>D</w:t>
      </w:r>
      <w:r w:rsidRPr="009A440E">
        <w:rPr>
          <w:rFonts w:ascii="Book Antiqua" w:hAnsi="Book Antiqua"/>
          <w:sz w:val="24"/>
          <w:szCs w:val="24"/>
        </w:rPr>
        <w:t>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u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eath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bumin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exacerbation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End w:id="8"/>
      <w:r w:rsidR="008B28BD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B28BD" w:rsidRPr="009A440E">
        <w:rPr>
          <w:rFonts w:ascii="Book Antiqua" w:hAnsi="Book Antiqua"/>
          <w:sz w:val="24"/>
          <w:szCs w:val="24"/>
        </w:rPr>
        <w:t>fail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B28BD" w:rsidRPr="009A440E">
        <w:rPr>
          <w:rFonts w:ascii="Book Antiqua" w:hAnsi="Book Antiqua"/>
          <w:sz w:val="24"/>
          <w:szCs w:val="24"/>
        </w:rPr>
        <w:t>hospitalization</w:t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sh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rece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pa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(</w:t>
      </w:r>
      <w:r w:rsidR="00A02AAE"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HR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=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86;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95%CI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: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75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-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97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,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6C2846">
        <w:rPr>
          <w:rFonts w:ascii="Book Antiqua" w:hAnsi="Book Antiqua"/>
          <w:i/>
          <w:caps/>
          <w:color w:val="000000" w:themeColor="text1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hint="eastAsia"/>
          <w:i/>
          <w:caps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=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02)</w:t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end"/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r w:rsidR="005D4EF9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="006A1589" w:rsidRPr="00BE6EC1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0]</w:t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end"/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.</w:t>
      </w:r>
      <w:r w:rsidR="006C2846">
        <w:rPr>
          <w:rFonts w:ascii="Book Antiqua" w:hAnsi="Book Antiqua"/>
          <w:sz w:val="24"/>
          <w:szCs w:val="24"/>
          <w:vertAlign w:val="superscript"/>
        </w:rPr>
        <w:t xml:space="preserve"> </w:t>
      </w:r>
      <w:bookmarkStart w:id="9" w:name="_Hlk17032409"/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cond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monst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periorit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u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caps/>
          <w:sz w:val="24"/>
          <w:szCs w:val="24"/>
        </w:rPr>
        <w:t>p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24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oth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es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continued</w:t>
      </w:r>
      <w:bookmarkEnd w:id="9"/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eal&lt;/Author&gt;&lt;Year&gt;2017&lt;/Year&gt;&lt;RecNum&gt;20&lt;/RecNum&gt;&lt;DisplayText&gt;[20]&lt;/DisplayText&gt;&lt;record&gt;&lt;rec-number&gt;20&lt;/rec-number&gt;&lt;foreign-keys&gt;&lt;key app="EN" db-id="2sfsawws0259zae9r5dvpx5srv9ddrtxpatr" timestamp="1627871152"&gt;20&lt;/key&gt;&lt;/foreign-keys&gt;&lt;ref-type name="Journal Article"&gt;17&lt;/ref-type&gt;&lt;contributors&gt;&lt;authors&gt;&lt;author&gt;Neal, Bruce&lt;/author&gt;&lt;author&gt;Perkovic, Vlado&lt;/author&gt;&lt;author&gt;Mahaffey, Kenneth W.&lt;/author&gt;&lt;author&gt;De Zeeuw, Dick&lt;/author&gt;&lt;author&gt;Fulcher, Greg&lt;/author&gt;&lt;author&gt;Erondu, Ngozi&lt;/author&gt;&lt;author&gt;Shaw, Wayne&lt;/author&gt;&lt;author&gt;Law, Gordon&lt;/author&gt;&lt;author&gt;Desai, Mehul&lt;/author&gt;&lt;author&gt;Matthews, David R.&lt;/author&gt;&lt;/authors&gt;&lt;/contributors&gt;&lt;titles&gt;&lt;title&gt;Canagliflozin and cardiovascular and renal events in type 2 diabetes&lt;/title&gt;&lt;secondary-title&gt;New England Journal of Medicine&lt;/secondary-title&gt;&lt;/titles&gt;&lt;periodical&gt;&lt;full-title&gt;New England Journal of Medicine&lt;/full-title&gt;&lt;/periodical&gt;&lt;pages&gt;644-657&lt;/pages&gt;&lt;volume&gt;377&lt;/volume&gt;&lt;number&gt;7&lt;/number&gt;&lt;dates&gt;&lt;year&gt;2017&lt;/year&gt;&lt;/dates&gt;&lt;publisher&gt;Mass Medical Soc&lt;/publisher&gt;&lt;isbn&gt;0028-4793&lt;/isbn&gt;&lt;urls&gt;&lt;/urls&gt;&lt;electronic-resource-num&gt;https://doi.org/10.1056/NEJMoa1611925&lt;/electronic-resource-num&gt;&lt;/record&gt;&lt;/Cite&gt;&lt;/EndNote&gt;</w:instrText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CE5A6B" w:rsidRPr="00BE6EC1">
        <w:rPr>
          <w:rFonts w:ascii="Book Antiqua" w:hAnsi="Book Antiqua"/>
          <w:noProof/>
          <w:sz w:val="24"/>
          <w:szCs w:val="24"/>
          <w:vertAlign w:val="superscript"/>
        </w:rPr>
        <w:t>[20]</w:t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1502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dif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prof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conduc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15021" w:rsidRPr="009A440E">
        <w:rPr>
          <w:rFonts w:ascii="Book Antiqua" w:hAnsi="Book Antiqua"/>
          <w:sz w:val="24"/>
          <w:szCs w:val="24"/>
        </w:rPr>
        <w:t>cardioprotection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1502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f</w:t>
      </w:r>
      <w:proofErr w:type="gramEnd"/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damag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exam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CANVAS-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inclu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illust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nephrotoxi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discusse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teresting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no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agne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dif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rof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undergo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hemodi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respect</w: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akaguchi&lt;/Author&gt;&lt;Year&gt;2014&lt;/Year&gt;&lt;RecNum&gt;90&lt;/RecNum&gt;&lt;DisplayText&gt;[91]&lt;/DisplayText&gt;&lt;record&gt;&lt;rec-number&gt;90&lt;/rec-number&gt;&lt;foreign-keys&gt;&lt;key app="EN" db-id="2sfsawws0259zae9r5dvpx5srv9ddrtxpatr" timestamp="1627871163"&gt;90&lt;/key&gt;&lt;/foreign-keys&gt;&lt;ref-type name="Journal Article"&gt;17&lt;/ref-type&gt;&lt;contributors&gt;&lt;authors&gt;&lt;author&gt;Sakaguchi, Yusuke&lt;/author&gt;&lt;author&gt;Fujii, Naohiko&lt;/author&gt;&lt;author&gt;Shoji, Tatsuya&lt;/author&gt;&lt;author&gt;Hayashi, Terumasa&lt;/author&gt;&lt;author&gt;Rakugi, Hiromi&lt;/author&gt;&lt;author&gt;Iseki, Kunitoshi&lt;/author&gt;&lt;author&gt;Tsubakihara, Yoshiharu&lt;/author&gt;&lt;author&gt;Isaka, Yoshitaka&lt;/author&gt;&lt;author&gt;Committee of Renal Data Registry of the Japanese Society for Dialysis, Therapy&lt;/author&gt;&lt;/authors&gt;&lt;/contributors&gt;&lt;titles&gt;&lt;title&gt;Magnesium modifies the cardiovascular mortality risk associated with hyperphosphatemia in patients undergoing hemodialysis: a cohort study&lt;/title&gt;&lt;secondary-title&gt;PLoS One&lt;/secondary-title&gt;&lt;/titles&gt;&lt;periodical&gt;&lt;full-title&gt;PLoS One&lt;/full-title&gt;&lt;/periodical&gt;&lt;pages&gt;e116273&lt;/pages&gt;&lt;volume&gt;9&lt;/volume&gt;&lt;number&gt;12&lt;/number&gt;&lt;dates&gt;&lt;year&gt;2014&lt;/year&gt;&lt;/dates&gt;&lt;publisher&gt;Public Library of Science&lt;/publisher&gt;&lt;isbn&gt;1932-6203&lt;/isbn&gt;&lt;urls&gt;&lt;/urls&gt;&lt;electronic-resource-num&gt;https://doi.org/10.1371/journal.pone.0116273&lt;/electronic-resource-num&gt;&lt;/record&gt;&lt;/Cite&gt;&lt;/EndNote&gt;</w:instrTex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184630">
        <w:rPr>
          <w:rFonts w:ascii="Book Antiqua" w:hAnsi="Book Antiqua"/>
          <w:noProof/>
          <w:sz w:val="24"/>
          <w:szCs w:val="24"/>
          <w:vertAlign w:val="superscript"/>
        </w:rPr>
        <w:t>90</w:t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1F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eta-analysi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agne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ttenu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TH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mpl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under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GLT2</w:t>
      </w:r>
      <w:r w:rsidR="00B40FC8" w:rsidRPr="009A440E">
        <w:rPr>
          <w:rFonts w:ascii="Book Antiqua" w:hAnsi="Book Antiqua"/>
          <w:sz w:val="24"/>
          <w:szCs w:val="24"/>
        </w:rPr>
        <w:t>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rial</w: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Tang&lt;/Author&gt;&lt;Year&gt;2016&lt;/Year&gt;&lt;RecNum&gt;91&lt;/RecNum&gt;&lt;DisplayText&gt;[92]&lt;/DisplayText&gt;&lt;record&gt;&lt;rec-number&gt;91&lt;/rec-number&gt;&lt;foreign-keys&gt;&lt;key app="EN" db-id="2sfsawws0259zae9r5dvpx5srv9ddrtxpatr" timestamp="1627871164"&gt;91&lt;/key&gt;&lt;/foreign-keys&gt;&lt;ref-type name="Journal Article"&gt;17&lt;/ref-type&gt;&lt;contributors&gt;&lt;authors&gt;&lt;author&gt;Tang, Huilin&lt;/author&gt;&lt;author&gt;Zhang, Xi&lt;/author&gt;&lt;author&gt;Zhang, Jingjing&lt;/author&gt;&lt;author&gt;Li, Yufeng&lt;/author&gt;&lt;author&gt;Del Gobbo, Liana C.&lt;/author&gt;&lt;author&gt;Zhai, Suodi&lt;/author&gt;&lt;author&gt;Song, Yiqing&lt;/author&gt;&lt;/authors&gt;&lt;/contributors&gt;&lt;titles&gt;&lt;title&gt;Elevated serum magnesium associated with SGLT2 inhibitor use in type 2 diabetes patients: a meta-analysis of randomised controlled trials&lt;/title&gt;&lt;secondary-title&gt;Diabetologia&lt;/secondary-title&gt;&lt;/titles&gt;&lt;periodical&gt;&lt;full-title&gt;Diabetologia&lt;/full-title&gt;&lt;/periodical&gt;&lt;pages&gt;2546-2551&lt;/pages&gt;&lt;volume&gt;59&lt;/volume&gt;&lt;number&gt;12&lt;/number&gt;&lt;dates&gt;&lt;year&gt;2016&lt;/year&gt;&lt;/dates&gt;&lt;publisher&gt;Springer&lt;/publisher&gt;&lt;isbn&gt;1432-0428&lt;/isbn&gt;&lt;urls&gt;&lt;/urls&gt;&lt;electronic-resource-num&gt;https://doi.org/10.1007/s00125-016-4101-6&lt;/electronic-resource-num&gt;&lt;/record&gt;&lt;/Cite&gt;&lt;/EndNote&gt;</w:instrTex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184630">
        <w:rPr>
          <w:rFonts w:ascii="Book Antiqua" w:hAnsi="Book Antiqua"/>
          <w:noProof/>
          <w:sz w:val="24"/>
          <w:szCs w:val="24"/>
          <w:vertAlign w:val="superscript"/>
        </w:rPr>
        <w:t>91</w:t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1F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ju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SGLT2i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CE6D48A" w14:textId="2B53F4F6" w:rsidR="008478CB" w:rsidRDefault="00D22754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inu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que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atur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ise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vestig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hysi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oxid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tr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2D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exacerb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oxic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dysregulation</w: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Nguyen&lt;/Author&gt;&lt;Year&gt;2015&lt;/Year&gt;&lt;RecNum&gt;92&lt;/RecNum&gt;&lt;DisplayText&gt;[93]&lt;/DisplayText&gt;&lt;record&gt;&lt;rec-number&gt;92&lt;/rec-number&gt;&lt;foreign-keys&gt;&lt;key app="EN" db-id="2sfsawws0259zae9r5dvpx5srv9ddrtxpatr" timestamp="1627871164"&gt;92&lt;/key&gt;&lt;/foreign-keys&gt;&lt;ref-type name="Journal Article"&gt;17&lt;/ref-type&gt;&lt;contributors&gt;&lt;authors&gt;&lt;author&gt;Nguyen, Tuyet Thi&lt;/author&gt;&lt;author&gt;Quan, Xianglan&lt;/author&gt;&lt;author&gt;Hwang, Kyu-Hee&lt;/author&gt;&lt;author&gt;Xu, Shanhua&lt;/author&gt;&lt;author&gt;Das, Ranjan&lt;/author&gt;&lt;author&gt;Choi, Seong-Kyung&lt;/author&gt;&lt;author&gt;Wiederkehr, Andreas&lt;/author&gt;&lt;author&gt;Wollheim, Claes B.&lt;/author&gt;&lt;author&gt;Cha, Seung-Kuy&lt;/author&gt;&lt;author&gt;Park, Kyu-Sang&lt;/author&gt;&lt;/authors&gt;&lt;/contributors&gt;&lt;titles&gt;&lt;title&gt;Mitochondrial oxidative stress mediates high-phosphate-induced secretory defects and apoptosis in insulin-secreting cells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933-E941&lt;/pages&gt;&lt;volume&gt;308&lt;/volume&gt;&lt;number&gt;11&lt;/number&gt;&lt;dates&gt;&lt;year&gt;2015&lt;/year&gt;&lt;/dates&gt;&lt;publisher&gt;American Physiological Society Bethesda, MD&lt;/publisher&gt;&lt;isbn&gt;0193-1849&lt;/isbn&gt;&lt;urls&gt;&lt;/urls&gt;&lt;electronic-resource-num&gt;https://doi.org/10.1152/ajpendo.00009.2015&lt;/electronic-resource-num&gt;&lt;/record&gt;&lt;/Cite&gt;&lt;/EndNote&gt;</w:instrTex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184630">
        <w:rPr>
          <w:rFonts w:ascii="Book Antiqua" w:hAnsi="Book Antiqua" w:cstheme="minorHAnsi"/>
          <w:noProof/>
          <w:sz w:val="24"/>
          <w:szCs w:val="24"/>
          <w:vertAlign w:val="superscript"/>
        </w:rPr>
        <w:t>2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B050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defic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centr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the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spe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(RO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form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belie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hyperglyc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medi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mp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no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significance</w: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Nashawi&lt;/Author&gt;&lt;Year&gt;2020&lt;/Year&gt;&lt;RecNum&gt;35&lt;/RecNum&gt;&lt;DisplayText&gt;[35]&lt;/DisplayText&gt;&lt;record&gt;&lt;rec-number&gt;35&lt;/rec-number&gt;&lt;foreign-keys&gt;&lt;key app="EN" db-id="2sfsawws0259zae9r5dvpx5srv9ddrtxpatr" timestamp="1627871155"&gt;35&lt;/key&gt;&lt;/foreign-keys&gt;&lt;ref-type name="Journal Article"&gt;17&lt;/ref-type&gt;&lt;contributors&gt;&lt;authors&gt;&lt;author&gt;Nashawi, Mouhamed&lt;/author&gt;&lt;author&gt;Sheikh, Omar&lt;/author&gt;&lt;author&gt;Battisha, Ayman&lt;/author&gt;&lt;author&gt;Ghali, Abdullah&lt;/author&gt;&lt;author&gt;Chilton, Robert&lt;/author&gt;&lt;/authors&gt;&lt;/contributors&gt;&lt;titles&gt;&lt;title&gt;Neural tone and cardio-renal outcomes in patients with type 2 diabetes mellitus: a review of the literature with a focus on SGLT2 inhibitors&lt;/title&gt;&lt;secondary-title&gt;Heart Failure Reviews&lt;/secondary-title&gt;&lt;/titles&gt;&lt;periodical&gt;&lt;full-title&gt;Heart failure reviews&lt;/full-title&gt;&lt;/periodical&gt;&lt;pages&gt;1-10&lt;/pages&gt;&lt;dates&gt;&lt;year&gt;2020&lt;/year&gt;&lt;/dates&gt;&lt;publisher&gt;Springer&lt;/publisher&gt;&lt;isbn&gt;1573-7322&lt;/isbn&gt;&lt;urls&gt;&lt;/urls&gt;&lt;electronic-resource-num&gt;https://doi.org/10.1007/s10741-020-10046-w&lt;/electronic-resource-num&gt;&lt;/record&gt;&lt;/Cite&gt;&lt;/EndNote&gt;</w:instrTex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35]</w: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024ED" w:rsidRPr="009A440E">
        <w:rPr>
          <w:rFonts w:ascii="Book Antiqua" w:hAnsi="Book Antiqua" w:cstheme="minorHAnsi"/>
          <w:sz w:val="24"/>
          <w:szCs w:val="24"/>
        </w:rPr>
        <w:t>.</w:t>
      </w:r>
    </w:p>
    <w:p w14:paraId="25C91B6C" w14:textId="77777777" w:rsidR="007816F7" w:rsidRPr="009A440E" w:rsidRDefault="007816F7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  <w:lang w:eastAsia="zh-CN"/>
        </w:rPr>
      </w:pPr>
    </w:p>
    <w:p w14:paraId="2D843DC9" w14:textId="269FDB24" w:rsidR="00384BB9" w:rsidRPr="007816F7" w:rsidRDefault="00F93DEB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HYPERPHOSPHATEMIA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SGLT2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AND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CARDIORENAL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IMPLICATIONS</w:t>
      </w:r>
    </w:p>
    <w:p w14:paraId="76870BF7" w14:textId="7AA115EF" w:rsidR="001A0248" w:rsidRPr="00CB02DA" w:rsidRDefault="0042776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noProof/>
          <w:sz w:val="24"/>
          <w:szCs w:val="24"/>
          <w:vertAlign w:val="superscript"/>
        </w:rPr>
      </w:pPr>
      <w:r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evai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in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ntracell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id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l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dysfunc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nitr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oxi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mi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complianc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poptosi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romo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therosclero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laques</w:t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SdWFuPC9BdXRob3I+PFllYXI+MjAxMDwvWWVhcj48UmVj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SdWFuPC9BdXRob3I+PFllYXI+MjAxMDwvWWVhcj48UmVj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1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-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3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93FE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lastRenderedPageBreak/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promo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arte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stiffn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ndividuals</w: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Ix&lt;/Author&gt;&lt;Year&gt;2009&lt;/Year&gt;&lt;RecNum&gt;96&lt;/RecNum&gt;&lt;DisplayText&gt;[97]&lt;/DisplayText&gt;&lt;record&gt;&lt;rec-number&gt;96&lt;/rec-number&gt;&lt;foreign-keys&gt;&lt;key app="EN" db-id="2sfsawws0259zae9r5dvpx5srv9ddrtxpatr" timestamp="1627871164"&gt;96&lt;/key&gt;&lt;/foreign-keys&gt;&lt;ref-type name="Journal Article"&gt;17&lt;/ref-type&gt;&lt;contributors&gt;&lt;authors&gt;&lt;author&gt;Ix, Joachim H.&lt;/author&gt;&lt;author&gt;De Boer, Ian H.&lt;/author&gt;&lt;author&gt;Peralta, Carmen A.&lt;/author&gt;&lt;author&gt;Adeney, Kathryn L.&lt;/author&gt;&lt;author&gt;Duprez, Daniel A.&lt;/author&gt;&lt;author&gt;Jenny, Nancy S.&lt;/author&gt;&lt;author&gt;Siscovick, David S.&lt;/author&gt;&lt;author&gt;Kestenbaum, Bryan R.&lt;/author&gt;&lt;/authors&gt;&lt;/contributors&gt;&lt;titles&gt;&lt;title&gt;Serum phosphorus concentrations and arterial stiffness among individuals with normal kidney function to moderate kidney disease in MESA&lt;/title&gt;&lt;secondary-title&gt;Clinical Journal of the American Society of Nephrology&lt;/secondary-title&gt;&lt;/titles&gt;&lt;periodical&gt;&lt;full-title&gt;Clinical Journal of the American Society of Nephrology&lt;/full-title&gt;&lt;/periodical&gt;&lt;pages&gt;609-615&lt;/pages&gt;&lt;volume&gt;4&lt;/volume&gt;&lt;number&gt;3&lt;/number&gt;&lt;dates&gt;&lt;year&gt;2009&lt;/year&gt;&lt;/dates&gt;&lt;publisher&gt;Am Soc Nephrol&lt;/publisher&gt;&lt;isbn&gt;1555-9041&lt;/isbn&gt;&lt;urls&gt;&lt;/urls&gt;&lt;electronic-resource-num&gt;https://doi.org/10.2215/CJN.04100808&lt;/electronic-resource-num&gt;&lt;/record&gt;&lt;/Cite&gt;&lt;/EndNote&gt;</w:instrTex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4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3F3DED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ggr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proce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lim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compli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bi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da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hemodyna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instabilit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verl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induc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form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mem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fami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NF-</w:t>
      </w:r>
      <w:proofErr w:type="spellStart"/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κB</w:t>
      </w:r>
      <w:proofErr w:type="spellEnd"/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increa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cardiomyocyt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tensio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throug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activat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relat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8116A" w:rsidRPr="009A440E">
        <w:rPr>
          <w:rFonts w:ascii="Book Antiqua" w:hAnsi="Book Antiqua" w:cstheme="minorHAnsi"/>
          <w:color w:val="131413"/>
          <w:sz w:val="24"/>
          <w:szCs w:val="24"/>
        </w:rPr>
        <w:t>pressure-induc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remodel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23B60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23B60" w:rsidRPr="009A440E">
        <w:rPr>
          <w:rFonts w:ascii="Book Antiqua" w:hAnsi="Book Antiqua" w:cstheme="minorHAnsi"/>
          <w:color w:val="131413"/>
          <w:sz w:val="24"/>
          <w:szCs w:val="24"/>
        </w:rPr>
        <w:t>fibrosi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well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upregulat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-coagulan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tissu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VIII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xy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downregulat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ticoagulan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lasminog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urokinase</w: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instrText xml:space="preserve"> ADDIN EN.CITE &lt;EndNote&gt;&lt;Cite&gt;&lt;Author&gt;Zuo&lt;/Author&gt;&lt;Year&gt;2015&lt;/Year&gt;&lt;RecNum&gt;97&lt;/RecNum&gt;&lt;DisplayText&gt;[98, 99]&lt;/DisplayText&gt;&lt;record&gt;&lt;rec-number&gt;97&lt;/rec-number&gt;&lt;foreign-keys&gt;&lt;key app="EN" db-id="2sfsawws0259zae9r5dvpx5srv9ddrtxpatr" timestamp="1627871164"&gt;97&lt;/key&gt;&lt;/foreign-keys&gt;&lt;ref-type name="Journal Article"&gt;17&lt;/ref-type&gt;&lt;contributors&gt;&lt;authors&gt;&lt;author&gt;Zuo, Li&lt;/author&gt;&lt;author&gt;Chuang, Chia-Chen&lt;/author&gt;&lt;author&gt;Hemmelgarn, Benjamin T.&lt;/author&gt;&lt;author&gt;Best, Thomas M.&lt;/author&gt;&lt;/authors&gt;&lt;/contributors&gt;&lt;titles&gt;&lt;title&gt;Heart failure with preserved ejection fraction: defining the function of ROS and NO&lt;/title&gt;&lt;secondary-title&gt;Journal of applied physiology&lt;/secondary-title&gt;&lt;/titles&gt;&lt;periodical&gt;&lt;full-title&gt;Journal of applied physiology&lt;/full-title&gt;&lt;/periodical&gt;&lt;pages&gt;944-951&lt;/pages&gt;&lt;volume&gt;119&lt;/volume&gt;&lt;number&gt;8&lt;/number&gt;&lt;dates&gt;&lt;year&gt;2015&lt;/year&gt;&lt;/dates&gt;&lt;publisher&gt;American Physiological Society Bethesda, MD&lt;/publisher&gt;&lt;isbn&gt;8750-7587&lt;/isbn&gt;&lt;urls&gt;&lt;/urls&gt;&lt;electronic-resource-num&gt;https://doi.org/10.1152/japplphysiol.01149.2014&lt;/electronic-resource-num&gt;&lt;/record&gt;&lt;/Cite&gt;&lt;Cite&gt;&lt;Author&gt;Vazzana&lt;/Author&gt;&lt;Year&gt;2012&lt;/Year&gt;&lt;RecNum&gt;98&lt;/RecNum&gt;&lt;record&gt;&lt;rec-number&gt;98&lt;/rec-number&gt;&lt;foreign-keys&gt;&lt;key app="EN" db-id="2sfsawws0259zae9r5dvpx5srv9ddrtxpatr" timestamp="1627871165"&gt;98&lt;/key&gt;&lt;/foreign-keys&gt;&lt;ref-type name="Journal Article"&gt;17&lt;/ref-type&gt;&lt;contributors&gt;&lt;authors&gt;&lt;author&gt;Vazzana, Natale&lt;/author&gt;&lt;author&gt;Ranalli, Paola&lt;/author&gt;&lt;author&gt;Cuccurullo, Chiara&lt;/author&gt;&lt;author&gt;Davì, Giovanni&lt;/author&gt;&lt;/authors&gt;&lt;/contributors&gt;&lt;titles&gt;&lt;title&gt;Diabetes mellitus and thrombosis&lt;/title&gt;&lt;secondary-title&gt;Thrombosis research&lt;/secondary-title&gt;&lt;/titles&gt;&lt;periodical&gt;&lt;full-title&gt;Thrombosis research&lt;/full-title&gt;&lt;/periodical&gt;&lt;pages&gt;371-377&lt;/pages&gt;&lt;volume&gt;129&lt;/volume&gt;&lt;number&gt;3&lt;/number&gt;&lt;dates&gt;&lt;year&gt;2012&lt;/year&gt;&lt;/dates&gt;&lt;publisher&gt;Elsevier&lt;/publisher&gt;&lt;isbn&gt;0049-3848&lt;/isbn&gt;&lt;urls&gt;&lt;/urls&gt;&lt;electronic-resource-num&gt;https://doi.org/10.1016/j.thromres.2011.11.052&lt;/electronic-resource-num&gt;&lt;/record&gt;&lt;/Cite&gt;&lt;/EndNote&gt;</w:instrTex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5</w:t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,9</w:t>
      </w:r>
      <w:r w:rsidR="00CB02DA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6</w:t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]</w: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end"/>
      </w:r>
      <w:r w:rsidR="00F64064" w:rsidRPr="009A440E">
        <w:rPr>
          <w:rFonts w:ascii="Book Antiqua" w:hAnsi="Book Antiqua" w:cs="KqytjcAdvTT3713a231"/>
          <w:color w:val="131413"/>
          <w:sz w:val="24"/>
          <w:szCs w:val="24"/>
        </w:rPr>
        <w:t>.</w:t>
      </w:r>
      <w:r w:rsidR="006C2846">
        <w:rPr>
          <w:rFonts w:ascii="Book Antiqua" w:hAnsi="Book Antiqua" w:cs="KqytjcAdvTT3713a231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ne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effec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bot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woul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hav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ramification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oxyg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flux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propensit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ardiovascul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bat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vascul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injur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aus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he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tress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potential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onsequenc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be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rombosi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embolization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ubsequentl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MACE.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overview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thes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ca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b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e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7816F7">
        <w:rPr>
          <w:rFonts w:ascii="Book Antiqua" w:hAnsi="Book Antiqua" w:cstheme="minorHAnsi"/>
          <w:caps/>
          <w:color w:val="131413"/>
          <w:sz w:val="24"/>
          <w:szCs w:val="24"/>
        </w:rPr>
        <w:t>f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igur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3.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</w:p>
    <w:p w14:paraId="1D027E48" w14:textId="45E53AF1" w:rsidR="006D3064" w:rsidRPr="009A440E" w:rsidRDefault="006B4BFF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Maladap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Pr="009A440E">
        <w:rPr>
          <w:rFonts w:ascii="Book Antiqua" w:hAnsi="Book Antiqua" w:cstheme="minorHAnsi"/>
          <w:sz w:val="24"/>
          <w:szCs w:val="24"/>
        </w:rPr>
        <w:t>vas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proofErr w:type="gram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rhyth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quilibr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lectromecha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cardia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geometry</w:t>
      </w:r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ron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ailur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aberr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oxic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impl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modul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redo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mitochondr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disrup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import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rdiomyoc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hanne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regulat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MAP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SERC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b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rhythm</w:t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Uc2U8L0F1dGhvcj48WWVhcj4yMDE2PC9ZZWFyPjxSZWNO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Uc2U8L0F1dGhvcj48WWVhcj4yMDE2PC9ZZWFyPjxSZWNO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97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-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99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D3064" w:rsidRPr="009A440E">
        <w:rPr>
          <w:rFonts w:ascii="Book Antiqua" w:hAnsi="Book Antiqua" w:cstheme="minorHAnsi"/>
          <w:sz w:val="24"/>
          <w:szCs w:val="24"/>
        </w:rPr>
        <w:t>.</w:t>
      </w:r>
    </w:p>
    <w:p w14:paraId="4C099A25" w14:textId="35F3D47B" w:rsidR="00DD1A03" w:rsidRPr="009A440E" w:rsidRDefault="006B4BFF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</w:pPr>
      <w:r w:rsidRPr="009A440E">
        <w:rPr>
          <w:rFonts w:ascii="Book Antiqua" w:hAnsi="Book Antiqua" w:cstheme="minorHAnsi"/>
          <w:sz w:val="24"/>
          <w:szCs w:val="24"/>
        </w:rPr>
        <w:t>Ye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inu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e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ols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ofi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v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Diabe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Melli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atients–Remo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x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Glucose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i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SLG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ria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g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rofile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arbone&lt;/Author&gt;&lt;Year&gt;2019&lt;/Year&gt;&lt;RecNum&gt;89&lt;/RecNum&gt;&lt;DisplayText&gt;[89]&lt;/DisplayText&gt;&lt;record&gt;&lt;rec-number&gt;89&lt;/rec-number&gt;&lt;foreign-keys&gt;&lt;key app="EN" db-id="2sfsawws0259zae9r5dvpx5srv9ddrtxpatr" timestamp="1627871163"&gt;89&lt;/key&gt;&lt;/foreign-keys&gt;&lt;ref-type name="Journal Article"&gt;17&lt;/ref-type&gt;&lt;contributors&gt;&lt;authors&gt;&lt;author&gt;Carbone, S.&lt;/author&gt;&lt;author&gt;Dixon, D. L.&lt;/author&gt;&lt;/authors&gt;&lt;/contributors&gt;&lt;auth-address&gt;Department of Internal Medicine, Pauley Heart Center, Virginia Commonwealth University, West Hospital, Room 529b, 1200 E Broad Street, Richmond, VA, 23298, USA. Salvatore.Carbone@vcuhealth.org.&amp;#xD;Department of Pharmacotherapy and Outcome Sciences, School of Pharmacy, Virginia Commonwealth University, 410 N. 12th Street, Richmond, VA, 23298, USA.&lt;/auth-address&gt;&lt;titles&gt;&lt;title&gt;The CANVAS Program: implications of canagliflozin on reducing cardiovascular risk in patients with type 2 diabetes mellitus&lt;/title&gt;&lt;secondary-title&gt;Cardiovasc Diabetol&lt;/secondary-title&gt;&lt;/titles&gt;&lt;periodical&gt;&lt;full-title&gt;Cardiovasc Diabetol&lt;/full-title&gt;&lt;/periodical&gt;&lt;pages&gt;64&lt;/pages&gt;&lt;volume&gt;18&lt;/volume&gt;&lt;number&gt;1&lt;/number&gt;&lt;edition&gt;2019/05/30&lt;/edition&gt;&lt;keywords&gt;&lt;keyword&gt;Canagliflozin&lt;/keyword&gt;&lt;keyword&gt;Diabetes mellitus&lt;/keyword&gt;&lt;keyword&gt;Major adverse cardiovascular event&lt;/keyword&gt;&lt;keyword&gt;Sodium glucose co-transporter 2 inhibitor&lt;/keyword&gt;&lt;/keywords&gt;&lt;dates&gt;&lt;year&gt;2019&lt;/year&gt;&lt;pub-dates&gt;&lt;date&gt;May 28&lt;/date&gt;&lt;/pub-dates&gt;&lt;/dates&gt;&lt;isbn&gt;1475-2840&lt;/isbn&gt;&lt;accession-num&gt;31138195&lt;/accession-num&gt;&lt;urls&gt;&lt;/urls&gt;&lt;custom2&gt;PMC6540565&lt;/custom2&gt;&lt;electronic-resource-num&gt;https://doi.org/10.1186/s12933-019-0869-2&lt;/electronic-resource-num&gt;&lt;remote-database-provider&gt;NLM&lt;/remote-database-provider&gt;&lt;language&gt;eng&lt;/language&gt;&lt;/record&gt;&lt;/Cite&gt;&lt;/EndNote&gt;</w:instrTex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/>
          <w:noProof/>
          <w:sz w:val="24"/>
          <w:szCs w:val="24"/>
          <w:vertAlign w:val="superscript"/>
        </w:rPr>
        <w:t>[89]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stud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random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group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gi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10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(</w:t>
      </w:r>
      <w:r w:rsidR="006C2846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45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25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42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33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no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compos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death</w:t>
      </w:r>
      <w:r w:rsidR="008538D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I(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(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inclu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s</w:t>
      </w:r>
      <w:r w:rsidR="008538DF" w:rsidRPr="009A440E">
        <w:rPr>
          <w:rFonts w:ascii="Book Antiqua" w:hAnsi="Book Antiqua"/>
          <w:sz w:val="24"/>
          <w:szCs w:val="24"/>
        </w:rPr>
        <w:t>il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I</w:t>
      </w:r>
      <w:r w:rsidR="004E1603" w:rsidRPr="009A440E">
        <w:rPr>
          <w:rFonts w:ascii="Book Antiqua" w:hAnsi="Book Antiqua"/>
          <w:sz w:val="24"/>
          <w:szCs w:val="24"/>
        </w:rPr>
        <w:t>)</w:t>
      </w:r>
      <w:r w:rsidR="008538D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nonfa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endpoi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onsideration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Uns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ngin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ulmin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04D3" w:rsidRPr="009A440E">
        <w:rPr>
          <w:rFonts w:ascii="Book Antiqua" w:hAnsi="Book Antiqua"/>
          <w:sz w:val="24"/>
          <w:szCs w:val="24"/>
        </w:rPr>
        <w:t>hospitaliz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design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second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outcome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6A1589" w:rsidRPr="00584124">
        <w:rPr>
          <w:rFonts w:ascii="Book Antiqua" w:hAnsi="Book Antiqua"/>
          <w:sz w:val="24"/>
          <w:szCs w:val="24"/>
          <w:vertAlign w:val="superscript"/>
        </w:rP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584124">
        <w:rPr>
          <w:rFonts w:ascii="Book Antiqua" w:hAnsi="Book Antiqua"/>
          <w:sz w:val="24"/>
          <w:szCs w:val="24"/>
          <w:vertAlign w:val="superscript"/>
        </w:rPr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/>
          <w:noProof/>
          <w:sz w:val="24"/>
          <w:szCs w:val="24"/>
          <w:vertAlign w:val="superscript"/>
        </w:rPr>
        <w:t>[90]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Repor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(RRR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arou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13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lastRenderedPageBreak/>
        <w:t>gro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a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dosa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laceb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(H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=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86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95%CI: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74-0.99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uperior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cstheme="minorHAnsi" w:hint="eastAsia"/>
          <w:i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=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04)</w: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begin"/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Zinman&lt;/Author&gt;&lt;Year&gt;2015&lt;/Year&gt;&lt;RecNum&gt;18&lt;/RecNum&gt;&lt;DisplayText&gt;[18]&lt;/DisplayText&gt;&lt;record&gt;&lt;rec-number&gt;18&lt;/rec-number&gt;&lt;foreign-keys&gt;&lt;key app="EN" db-id="2sfsawws0259zae9r5dvpx5srv9ddrtxpatr" timestamp="1627871152"&gt;18&lt;/key&gt;&lt;/foreign-keys&gt;&lt;ref-type name="Journal Article"&gt;17&lt;/ref-type&gt;&lt;contributors&gt;&lt;authors&gt;&lt;author&gt;Zinman, Bernard&lt;/author&gt;&lt;author&gt;Wanner, Christoph&lt;/author&gt;&lt;author&gt;Lachin, John M.&lt;/author&gt;&lt;author&gt;Fitchett, David&lt;/author&gt;&lt;author&gt;Bluhmki, Erich&lt;/author&gt;&lt;author&gt;Hantel, Stefan&lt;/author&gt;&lt;author&gt;Mattheus, Michaela&lt;/author&gt;&lt;author&gt;Devins, Theresa&lt;/author&gt;&lt;author&gt;Johansen, Odd Erik&lt;/author&gt;&lt;author&gt;Woerle, Hans J.&lt;/author&gt;&lt;/authors&gt;&lt;/contributors&gt;&lt;titles&gt;&lt;title&gt;Empagliflozin, cardiovascular outcomes, and mortality in type 2 diabetes&lt;/title&gt;&lt;secondary-title&gt;New England Journal of Medicine&lt;/secondary-title&gt;&lt;/titles&gt;&lt;periodical&gt;&lt;full-title&gt;New England Journal of Medicine&lt;/full-title&gt;&lt;/periodical&gt;&lt;pages&gt;2117-2128&lt;/pages&gt;&lt;volume&gt;373&lt;/volume&gt;&lt;number&gt;22&lt;/number&gt;&lt;dates&gt;&lt;year&gt;2015&lt;/year&gt;&lt;/dates&gt;&lt;publisher&gt;Mass Medical Soc&lt;/publisher&gt;&lt;isbn&gt;0028-4793&lt;/isbn&gt;&lt;urls&gt;&lt;/urls&gt;&lt;electronic-resource-num&gt;https://doi.org/10.1056/NEJMoa1504720&lt;/electronic-resource-num&gt;&lt;/record&gt;&lt;/Cite&gt;&lt;/EndNote&gt;</w:instrTex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[18]</w: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end"/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.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e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condar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utcom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4C2387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w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not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tatisticall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ignificant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(12.8%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1506C7" w:rsidRPr="001506C7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v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14.3%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=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89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95%CI: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78-1.01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uperior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6C2846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=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08).</w:t>
      </w:r>
    </w:p>
    <w:p w14:paraId="294EB4B3" w14:textId="5C319046" w:rsidR="00DA7728" w:rsidRPr="009A440E" w:rsidRDefault="008750F9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</w:pPr>
      <w:r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411" w:rsidRPr="00470411">
        <w:rPr>
          <w:rFonts w:ascii="Book Antiqua" w:hAnsi="Book Antiqua" w:cstheme="minorHAnsi"/>
          <w:sz w:val="24"/>
          <w:szCs w:val="24"/>
          <w:lang w:eastAsia="zh-CN"/>
        </w:rPr>
        <w:t>Sato</w:t>
      </w:r>
      <w:r w:rsidR="00470411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470411" w:rsidRPr="00470411">
        <w:rPr>
          <w:rFonts w:ascii="Book Antiqua" w:hAnsi="Book Antiqua" w:cstheme="minorHAnsi" w:hint="eastAsia"/>
          <w:i/>
          <w:sz w:val="24"/>
          <w:szCs w:val="24"/>
          <w:lang w:eastAsia="zh-CN"/>
        </w:rPr>
        <w:t xml:space="preserve">et </w:t>
      </w:r>
      <w:proofErr w:type="gramStart"/>
      <w:r w:rsidR="00470411" w:rsidRPr="00470411">
        <w:rPr>
          <w:rFonts w:ascii="Book Antiqua" w:hAnsi="Book Antiqua" w:cstheme="minorHAnsi" w:hint="eastAsia"/>
          <w:i/>
          <w:sz w:val="24"/>
          <w:szCs w:val="24"/>
          <w:lang w:eastAsia="zh-CN"/>
        </w:rPr>
        <w:t>al</w:t>
      </w:r>
      <w:r w:rsidR="00470411" w:rsidRPr="00470411">
        <w:rPr>
          <w:rFonts w:ascii="Book Antiqua" w:hAnsi="Book Antiqua" w:cstheme="minorHAnsi" w:hint="eastAsia"/>
          <w:sz w:val="24"/>
          <w:szCs w:val="24"/>
          <w:vertAlign w:val="superscript"/>
          <w:lang w:eastAsia="zh-CN"/>
        </w:rPr>
        <w:t>[</w:t>
      </w:r>
      <w:proofErr w:type="gramEnd"/>
      <w:r w:rsidR="00470411" w:rsidRPr="00470411">
        <w:rPr>
          <w:rFonts w:ascii="Book Antiqua" w:hAnsi="Book Antiqua" w:cstheme="minorHAnsi" w:hint="eastAsia"/>
          <w:sz w:val="24"/>
          <w:szCs w:val="24"/>
          <w:vertAlign w:val="superscript"/>
          <w:lang w:eastAsia="zh-CN"/>
        </w:rPr>
        <w:t>100]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examin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46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patient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T2DM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give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GLT2i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bserv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ei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(th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bsolu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ang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QT-interval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12-lea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electrocardiogram,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urroga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ventricula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depolarization.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wa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how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SGLTi</w:t>
      </w:r>
      <w:proofErr w:type="spellEnd"/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harmacotherap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sult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oughl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9%.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believ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glyc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ro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u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AC2A7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  <w:vertAlign w:val="super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ter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ropensit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gula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ventricula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depolarization,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hedding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otential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erspectiv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n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leiotropic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effec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mortalit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EMPA-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bstan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or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ens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MPA-</w:t>
      </w:r>
      <w:r w:rsidRPr="009A440E">
        <w:rPr>
          <w:rFonts w:ascii="Book Antiqua" w:hAnsi="Book Antiqua" w:cstheme="minorHAnsi"/>
          <w:sz w:val="24"/>
          <w:szCs w:val="24"/>
        </w:rPr>
        <w:t>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rticipa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sign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C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indings</w:t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LCAxMDRdPC9EaXNwbGF5VGV4dD48cmVj
b3JkPjxyZWMtbnVtYmVyPjEwMzwvcmVjLW51bWJlcj48Zm9yZWlnbi1rZXlzPjxrZXkgYXBwPSJF
TiIgZGItaWQ9IjJzZnNhd3dzMDI1OXphZTlyNWR2cHg1c3J2OWRkcnR4cGF0ciIgdGltZXN0YW1w
PSIxNjI3ODcxMTY1Ij4xMDM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hdXRoLWFkZHJlc3M+RGVwYXJ0bWVudCBv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LCAxMDRdPC9EaXNwbGF5VGV4dD48cmVj
b3JkPjxyZWMtbnVtYmVyPjEwMzwvcmVjLW51bWJlcj48Zm9yZWlnbi1rZXlzPjxrZXkgYXBwPSJF
TiIgZGItaWQ9IjJzZnNhd3dzMDI1OXphZTlyNWR2cHg1c3J2OWRkcnR4cGF0ciIgdGltZXN0YW1w
PSIxNjI3ODcxMTY1Ij4xMDM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hdXRoLWFkZHJlc3M+RGVwYXJ0bWVudCBv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101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,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102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7E4C6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benef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devi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ho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promi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counterbalanc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multip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fronts.</w:t>
      </w:r>
    </w:p>
    <w:p w14:paraId="0FD1D157" w14:textId="552B82ED" w:rsidR="004913F3" w:rsidRPr="009A440E" w:rsidRDefault="00340739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othe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clas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GLT2i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apagliflozin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ls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ee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vindic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how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ropens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leverag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negativ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vasoconstrictiv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effect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hosphat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yperglycemia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medi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RO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emonstr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Li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A3950" w:rsidRPr="008A3950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et</w:t>
      </w:r>
      <w:r w:rsidR="001506C7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 xml:space="preserve"> </w:t>
      </w:r>
      <w:r w:rsidR="008A3950" w:rsidRPr="008A3950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al</w: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begin"/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Li&lt;/Author&gt;&lt;Year&gt;2018&lt;/Year&gt;&lt;RecNum&gt;105&lt;/RecNum&gt;&lt;DisplayText&gt;[105]&lt;/DisplayText&gt;&lt;record&gt;&lt;rec-number&gt;105&lt;/rec-number&gt;&lt;foreign-keys&gt;&lt;key app="EN" db-id="2sfsawws0259zae9r5dvpx5srv9ddrtxpatr" timestamp="1627871166"&gt;105&lt;/key&gt;&lt;/foreign-keys&gt;&lt;ref-type name="Journal Article"&gt;17&lt;/ref-type&gt;&lt;contributors&gt;&lt;authors&gt;&lt;author&gt;Li, Hongliang&lt;/author&gt;&lt;author&gt;Shin, Sung Eun&lt;/author&gt;&lt;author&gt;Seo, Mi Seon&lt;/author&gt;&lt;author&gt;An, Jin Ryeol&lt;/author&gt;&lt;author&gt;Choi, Il-Whan&lt;/author&gt;&lt;author&gt;Jung, Won-Kyo&lt;/author&gt;&lt;author&gt;Firth, Amy L.&lt;/author&gt;&lt;author&gt;Lee, Dae-Sung&lt;/author&gt;&lt;author&gt;Yim, Mi-Jin&lt;/author&gt;&lt;author&gt;Choi, Grace&lt;/author&gt;&lt;/authors&gt;&lt;/contributors&gt;&lt;titles&gt;&lt;title&gt;The anti-diabetic drug dapagliflozin induces vasodilation via activation of PKG and Kv channels&lt;/title&gt;&lt;secondary-title&gt;Life sciences&lt;/secondary-title&gt;&lt;/titles&gt;&lt;periodical&gt;&lt;full-title&gt;Life sciences&lt;/full-title&gt;&lt;/periodical&gt;&lt;pages&gt;46-55&lt;/pages&gt;&lt;volume&gt;197&lt;/volume&gt;&lt;dates&gt;&lt;year&gt;2018&lt;/year&gt;&lt;/dates&gt;&lt;publisher&gt;Elsevier&lt;/publisher&gt;&lt;isbn&gt;0024-3205&lt;/isbn&gt;&lt;urls&gt;&lt;/urls&gt;&lt;electronic-resource-num&gt;https://doi.org/10.1016/j.lfs.2018.01.032&lt;/electronic-resource-num&gt;&lt;/record&gt;&lt;/Cite&gt;&lt;/EndNote&gt;</w:instrTex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[10</w:t>
      </w:r>
      <w:r w:rsidR="00470411">
        <w:rPr>
          <w:rFonts w:ascii="Book Antiqua" w:hAnsi="Book Antiqua" w:cstheme="minorHAnsi" w:hint="eastAsia"/>
          <w:noProof/>
          <w:color w:val="252525"/>
          <w:sz w:val="24"/>
          <w:szCs w:val="24"/>
          <w:shd w:val="clear" w:color="auto" w:fill="FFFFFF"/>
          <w:vertAlign w:val="superscript"/>
          <w:lang w:eastAsia="zh-CN"/>
        </w:rPr>
        <w:t>3</w:t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]</w: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.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bil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fo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GLT2i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reduc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loo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ressur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w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examin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6C2846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via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pplicatio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apagliflozi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or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i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ew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Zeal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hi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abbit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ubsequent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asodilato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v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ctiv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oltage-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hannel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reo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hw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6C2846">
        <w:rPr>
          <w:rFonts w:ascii="Book Antiqua" w:hAnsi="Book Antiqua"/>
          <w:bCs/>
          <w:i/>
          <w:sz w:val="24"/>
          <w:szCs w:val="24"/>
        </w:rPr>
        <w:t>v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kin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G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pecu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l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ope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calcium-activ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channels</w:t>
      </w:r>
      <w:r w:rsidR="00FD6C9A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concomi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vascula</w:t>
      </w:r>
      <w:r w:rsidR="00C64300" w:rsidRPr="009A440E">
        <w:rPr>
          <w:rFonts w:ascii="Book Antiqua" w:hAnsi="Book Antiqua"/>
          <w:bCs/>
          <w:sz w:val="24"/>
          <w:szCs w:val="24"/>
        </w:rPr>
        <w:t>ture</w:t>
      </w:r>
      <w:r w:rsidR="00FD6C9A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hyperpolariz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relax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vasodila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sti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h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propens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indu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vasodi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aor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ri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w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remo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endothel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ifedipin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block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dminis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itr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xi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hibitor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Voltage-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kin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hibi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howe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lastRenderedPageBreak/>
        <w:t>amelio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vasodil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ugge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6C2846">
        <w:rPr>
          <w:rFonts w:ascii="Book Antiqua" w:hAnsi="Book Antiqua"/>
          <w:bCs/>
          <w:i/>
          <w:sz w:val="24"/>
          <w:szCs w:val="24"/>
        </w:rPr>
        <w:t>v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athw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ttenu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extraneo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eg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lay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health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1E1C02C7" w14:textId="25D6224F" w:rsidR="004913F3" w:rsidRPr="009A440E" w:rsidRDefault="004913F3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DECL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IMI-58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CardiovascuLA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ent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ye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ee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prot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f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proofErr w:type="gramEnd"/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ru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7</w:t>
      </w:r>
      <w:r w:rsidRPr="009A440E">
        <w:rPr>
          <w:rFonts w:ascii="Book Antiqua" w:hAnsi="Book Antiqua" w:cstheme="minorHAnsi"/>
          <w:sz w:val="24"/>
          <w:szCs w:val="24"/>
        </w:rPr>
        <w:t>16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XaXZpb3R0PC9BdXRob3I+PFllYXI+MjAxOTwvWWVhcj48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==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XaXZpb3R0PC9BdXRob3I+PFllYXI+MjAxOTwvWWVhcj48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==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4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  <w:vertAlign w:val="super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CL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IMI-58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V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ch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roke)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9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84-1.03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c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spita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V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a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osi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yiel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18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4.9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6C2846">
        <w:rPr>
          <w:rFonts w:ascii="Book Antiqua" w:hAnsi="Book Antiqua" w:cstheme="minorHAnsi"/>
          <w:i/>
          <w:sz w:val="24"/>
          <w:szCs w:val="24"/>
        </w:rPr>
        <w:t>v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5.8%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8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73-0.95).</w:t>
      </w:r>
      <w:r w:rsidR="006C2846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c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ttribu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27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gar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ail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spitaliz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7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61-0.88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456225A8" w14:textId="272094B6" w:rsidR="00FD7272" w:rsidRPr="009A440E" w:rsidRDefault="0095548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at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uppor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lcific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dul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xacerb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act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mpro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rta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ultip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quest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r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Pr="009A440E">
        <w:rPr>
          <w:rFonts w:ascii="Book Antiqua" w:hAnsi="Book Antiqua"/>
          <w:bCs/>
          <w:sz w:val="24"/>
          <w:szCs w:val="24"/>
        </w:rPr>
        <w:t>to</w:t>
      </w:r>
      <w:proofErr w:type="gram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ow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1FAA" w:rsidRPr="009A440E">
        <w:rPr>
          <w:rFonts w:ascii="Book Antiqua" w:hAnsi="Book Antiqua"/>
          <w:bCs/>
          <w:sz w:val="24"/>
          <w:szCs w:val="24"/>
        </w:rPr>
        <w:t>Glucosu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induc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redu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ma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rans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addi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resho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uria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otherw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u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proc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deleterio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O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flam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mitochondria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demonstr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revious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ap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g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bey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ntidiabe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ropertie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inclu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rhyth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contro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athway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hemodynamic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in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urnover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o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nee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elucid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echanism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in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urno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giv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varia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GLT2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protei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kidne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e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pharmacotherapeu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gent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i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underst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ontextu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fu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cop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orta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enef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ru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valid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ata.</w:t>
      </w:r>
    </w:p>
    <w:p w14:paraId="45A7CB1C" w14:textId="77777777" w:rsid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  <w:bookmarkStart w:id="10" w:name="_Hlk78659947"/>
    </w:p>
    <w:p w14:paraId="44D56E14" w14:textId="48223549" w:rsidR="00FD7272" w:rsidRPr="007816F7" w:rsidRDefault="00FD727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i/>
          <w:sz w:val="24"/>
          <w:szCs w:val="24"/>
        </w:rPr>
      </w:pPr>
      <w:r w:rsidRPr="007816F7">
        <w:rPr>
          <w:rFonts w:ascii="Book Antiqua" w:hAnsi="Book Antiqua" w:cstheme="minorHAnsi"/>
          <w:b/>
          <w:i/>
          <w:sz w:val="24"/>
          <w:szCs w:val="24"/>
        </w:rPr>
        <w:t>SGLT2i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Pr="007816F7">
        <w:rPr>
          <w:rFonts w:ascii="Book Antiqua" w:hAnsi="Book Antiqua" w:cstheme="minorHAnsi"/>
          <w:b/>
          <w:i/>
          <w:sz w:val="24"/>
          <w:szCs w:val="24"/>
        </w:rPr>
        <w:t>and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other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elec</w:t>
      </w:r>
      <w:r w:rsidRPr="007816F7">
        <w:rPr>
          <w:rFonts w:ascii="Book Antiqua" w:hAnsi="Book Antiqua" w:cstheme="minorHAnsi"/>
          <w:b/>
          <w:i/>
          <w:sz w:val="24"/>
          <w:szCs w:val="24"/>
        </w:rPr>
        <w:t>trolytes</w:t>
      </w:r>
      <w:r w:rsidR="003D5E3A" w:rsidRPr="007816F7">
        <w:rPr>
          <w:rFonts w:ascii="Book Antiqua" w:hAnsi="Book Antiqua" w:cstheme="minorHAnsi"/>
          <w:b/>
          <w:i/>
          <w:sz w:val="24"/>
          <w:szCs w:val="24"/>
        </w:rPr>
        <w:t>: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3D5E3A" w:rsidRPr="007816F7">
        <w:rPr>
          <w:rFonts w:ascii="Book Antiqua" w:hAnsi="Book Antiqua" w:cstheme="minorHAnsi"/>
          <w:b/>
          <w:i/>
          <w:sz w:val="24"/>
          <w:szCs w:val="24"/>
        </w:rPr>
        <w:t>A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annotatio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towards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clusive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sight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pharmacodynami</w:t>
      </w:r>
      <w:r w:rsidR="00E3777D" w:rsidRPr="007816F7">
        <w:rPr>
          <w:rFonts w:ascii="Book Antiqua" w:hAnsi="Book Antiqua" w:cstheme="minorHAnsi"/>
          <w:b/>
          <w:i/>
          <w:sz w:val="24"/>
          <w:szCs w:val="24"/>
        </w:rPr>
        <w:t>cs</w:t>
      </w:r>
    </w:p>
    <w:bookmarkEnd w:id="10"/>
    <w:p w14:paraId="50540738" w14:textId="665EF45A" w:rsidR="00FD7272" w:rsidRPr="009A440E" w:rsidRDefault="00FD727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lastRenderedPageBreak/>
        <w:t>Whi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vi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c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han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r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mortalit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brie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mm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lectroly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ffe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harmacotherapeutic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ff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rocl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underst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glob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nfl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drug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lectroly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ffec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uccin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mm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arra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cop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refo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remar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cur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literat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a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tandar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regar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foc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vidence-b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medic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index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ransla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bi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xplan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h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lectrolytes.</w:t>
      </w:r>
    </w:p>
    <w:p w14:paraId="57A41F89" w14:textId="15430D49" w:rsidR="00E3777D" w:rsidRPr="009A440E" w:rsidRDefault="00E3777D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que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cessfu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rves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and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RCT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t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5</w:t>
      </w:r>
      <w:r w:rsidRPr="009A440E">
        <w:rPr>
          <w:rFonts w:ascii="Book Antiqua" w:hAnsi="Book Antiqua" w:cstheme="minorHAnsi"/>
          <w:sz w:val="24"/>
          <w:szCs w:val="24"/>
        </w:rPr>
        <w:t>309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a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u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SGLTi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canagfliflozin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pagliflozi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mpagliflozi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iprafliglozin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f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dminis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vels</w: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Tang&lt;/Author&gt;&lt;Year&gt;2016&lt;/Year&gt;&lt;RecNum&gt;91&lt;/RecNum&gt;&lt;DisplayText&gt;[92]&lt;/DisplayText&gt;&lt;record&gt;&lt;rec-number&gt;91&lt;/rec-number&gt;&lt;foreign-keys&gt;&lt;key app="EN" db-id="2sfsawws0259zae9r5dvpx5srv9ddrtxpatr" timestamp="1627871164"&gt;91&lt;/key&gt;&lt;/foreign-keys&gt;&lt;ref-type name="Journal Article"&gt;17&lt;/ref-type&gt;&lt;contributors&gt;&lt;authors&gt;&lt;author&gt;Tang, Huilin&lt;/author&gt;&lt;author&gt;Zhang, Xi&lt;/author&gt;&lt;author&gt;Zhang, Jingjing&lt;/author&gt;&lt;author&gt;Li, Yufeng&lt;/author&gt;&lt;author&gt;Del Gobbo, Liana C.&lt;/author&gt;&lt;author&gt;Zhai, Suodi&lt;/author&gt;&lt;author&gt;Song, Yiqing&lt;/author&gt;&lt;/authors&gt;&lt;/contributors&gt;&lt;titles&gt;&lt;title&gt;Elevated serum magnesium associated with SGLT2 inhibitor use in type 2 diabetes patients: a meta-analysis of randomised controlled trials&lt;/title&gt;&lt;secondary-title&gt;Diabetologia&lt;/secondary-title&gt;&lt;/titles&gt;&lt;periodical&gt;&lt;full-title&gt;Diabetologia&lt;/full-title&gt;&lt;/periodical&gt;&lt;pages&gt;2546-2551&lt;/pages&gt;&lt;volume&gt;59&lt;/volume&gt;&lt;number&gt;12&lt;/number&gt;&lt;dates&gt;&lt;year&gt;2016&lt;/year&gt;&lt;/dates&gt;&lt;publisher&gt;Springer&lt;/publisher&gt;&lt;isbn&gt;1432-0428&lt;/isbn&gt;&lt;urls&gt;&lt;/urls&gt;&lt;electronic-resource-num&gt;https://doi.org/10.1007/s00125-016-4101-6&lt;/electronic-resource-num&gt;&lt;/record&gt;&lt;/Cite&gt;&lt;/EndNote&gt;</w:instrTex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89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Meta-regress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naly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g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="006A1337" w:rsidRPr="009A440E">
        <w:rPr>
          <w:rFonts w:ascii="Book Antiqua" w:hAnsi="Book Antiqua" w:cstheme="minorHAnsi"/>
          <w:sz w:val="24"/>
          <w:szCs w:val="24"/>
        </w:rPr>
        <w:t>was</w:t>
      </w:r>
      <w:proofErr w:type="gram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impleme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uth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fore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valu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dose-depend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di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cla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involve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crutin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how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elev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0.08–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225924" w:rsidRPr="009A440E">
        <w:rPr>
          <w:rFonts w:ascii="Book Antiqua" w:hAnsi="Book Antiqua" w:cstheme="minorHAnsi"/>
          <w:sz w:val="24"/>
          <w:szCs w:val="24"/>
        </w:rPr>
        <w:t>mEq</w:t>
      </w:r>
      <w:proofErr w:type="spellEnd"/>
      <w:r w:rsidR="00225924" w:rsidRPr="009A440E">
        <w:rPr>
          <w:rFonts w:ascii="Book Antiqua" w:hAnsi="Book Antiqua" w:cstheme="minorHAnsi"/>
          <w:sz w:val="24"/>
          <w:szCs w:val="24"/>
        </w:rPr>
        <w:t>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compli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harmacotherap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limit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tud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mpa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group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consider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ropor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GLT2i-eligi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rescrib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de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guidel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recommend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Wiviott&lt;/Author&gt;&lt;Year&gt;2019&lt;/Year&gt;&lt;RecNum&gt;19&lt;/RecNum&gt;&lt;DisplayText&gt;[19]&lt;/DisplayText&gt;&lt;record&gt;&lt;rec-number&gt;19&lt;/rec-number&gt;&lt;foreign-keys&gt;&lt;key app="EN" db-id="2sfsawws0259zae9r5dvpx5srv9ddrtxpatr" timestamp="1627871152"&gt;19&lt;/key&gt;&lt;/foreign-keys&gt;&lt;ref-type name="Journal Article"&gt;17&lt;/ref-type&gt;&lt;contributors&gt;&lt;authors&gt;&lt;author&gt;Wiviott, Stephen D.&lt;/author&gt;&lt;author&gt;Raz, Itamar&lt;/author&gt;&lt;author&gt;Bonaca, Marc P.&lt;/author&gt;&lt;author&gt;Mosenzon, Ofri&lt;/author&gt;&lt;author&gt;Kato, Eri T.&lt;/author&gt;&lt;author&gt;Cahn, Avivit&lt;/author&gt;&lt;author&gt;Silverman, Michael G.&lt;/author&gt;&lt;author&gt;Zelniker, Thomas A.&lt;/author&gt;&lt;author&gt;Kuder, Julia F.&lt;/author&gt;&lt;author&gt;Murphy, Sabina A.&lt;/author&gt;&lt;/authors&gt;&lt;/contributors&gt;&lt;titles&gt;&lt;title&gt;Dapagliflozin and cardiovascular outcomes in type 2 diabetes&lt;/title&gt;&lt;secondary-title&gt;New England Journal of Medicine&lt;/secondary-title&gt;&lt;/titles&gt;&lt;periodical&gt;&lt;full-title&gt;New England Journal of Medicine&lt;/full-title&gt;&lt;/periodical&gt;&lt;pages&gt;347-357&lt;/pages&gt;&lt;volume&gt;380&lt;/volume&gt;&lt;number&gt;4&lt;/number&gt;&lt;dates&gt;&lt;year&gt;2019&lt;/year&gt;&lt;/dates&gt;&lt;publisher&gt;Mass Medical Soc&lt;/publisher&gt;&lt;isbn&gt;0028-4793&lt;/isbn&gt;&lt;urls&gt;&lt;/urls&gt;&lt;electronic-resource-num&gt;https://doi.org/10.1056/NEJMoa1812389&lt;/electronic-resource-num&gt;&lt;/record&gt;&lt;/Cite&gt;&lt;/EndNote&gt;</w:instrTex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CB02DA">
        <w:rPr>
          <w:rFonts w:ascii="Book Antiqua" w:hAnsi="Book Antiqua" w:cstheme="minorHAnsi"/>
          <w:noProof/>
          <w:sz w:val="24"/>
          <w:szCs w:val="24"/>
          <w:vertAlign w:val="superscript"/>
        </w:rPr>
        <w:t>[19]</w: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14718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Neverthel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s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show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can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g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benefic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ten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wh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(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3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≤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eGF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≤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5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mL/min/1.73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m</w:t>
      </w:r>
      <w:r w:rsidR="00D8237B" w:rsidRPr="009A440E">
        <w:rPr>
          <w:rFonts w:ascii="Book Antiqua" w:hAnsi="Book Antiqua" w:cstheme="minorHAnsi"/>
          <w:sz w:val="24"/>
          <w:szCs w:val="24"/>
          <w:vertAlign w:val="superscript"/>
        </w:rPr>
        <w:t>2</w:t>
      </w:r>
      <w:r w:rsidR="00D8237B"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gi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assur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ind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g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pertin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electrolytes</w:t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ZYWxlPC9BdXRob3I+PFllYXI+MjAxMzwvWWVhcj48UmVj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</w:fldData>
        </w:fldCha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ZYWxlPC9BdXRob3I+PFllYXI+MjAxMzwvWWVhcj48UmVj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</w:fldData>
        </w:fldCha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4</w:t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,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5</w:t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93DF8" w:rsidRPr="009A440E">
        <w:rPr>
          <w:rFonts w:ascii="Book Antiqua" w:hAnsi="Book Antiqua" w:cstheme="minorHAnsi"/>
          <w:sz w:val="24"/>
          <w:szCs w:val="24"/>
        </w:rPr>
        <w:t>.</w:t>
      </w:r>
    </w:p>
    <w:p w14:paraId="451CA5D0" w14:textId="59FFF6E5" w:rsidR="00361075" w:rsidRPr="009A440E" w:rsidRDefault="007D131A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u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co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valu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ppor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ggr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313,041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1</w:t>
      </w:r>
      <w:r w:rsidRPr="009A440E">
        <w:rPr>
          <w:rFonts w:ascii="Book Antiqua" w:hAnsi="Book Antiqua" w:cstheme="minorHAnsi"/>
          <w:sz w:val="24"/>
          <w:szCs w:val="24"/>
        </w:rPr>
        <w:t>995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ratification</w: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AD0BFB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el Gobbo&lt;/Author&gt;&lt;Year&gt;2013&lt;/Year&gt;&lt;RecNum&gt;110&lt;/RecNum&gt;&lt;DisplayText&gt;[109]&lt;/DisplayText&gt;&lt;record&gt;&lt;rec-number&gt;110&lt;/rec-number&gt;&lt;foreign-keys&gt;&lt;key app="EN" db-id="2sfsawws0259zae9r5dvpx5srv9ddrtxpatr" timestamp="1627871167"&gt;110&lt;/key&gt;&lt;/foreign-keys&gt;&lt;ref-type name="Journal Article"&gt;17&lt;/ref-type&gt;&lt;contributors&gt;&lt;authors&gt;&lt;author&gt;Del Gobbo, Liana C.&lt;/author&gt;&lt;author&gt;Imamura, Fumiaki&lt;/author&gt;&lt;author&gt;Wu, Jason H. Y.&lt;/author&gt;&lt;author&gt;de Oliveira Otto, Marcia C.&lt;/author&gt;&lt;author&gt;Chiuve, Stephanie E.&lt;/author&gt;&lt;author&gt;Mozaffarian, Dariush&lt;/author&gt;&lt;/authors&gt;&lt;/contributors&gt;&lt;titles&gt;&lt;title&gt;Circulating and dietary magnesium and risk of cardiovascular disease: a systematic review and meta-analysis of prospective studies&lt;/title&gt;&lt;secondary-title&gt;The American journal of clinical nutrition&lt;/secondary-title&gt;&lt;/titles&gt;&lt;periodical&gt;&lt;full-title&gt;The American journal of clinical nutrition&lt;/full-title&gt;&lt;/periodical&gt;&lt;pages&gt;160-173&lt;/pages&gt;&lt;volume&gt;98&lt;/volume&gt;&lt;number&gt;1&lt;/number&gt;&lt;dates&gt;&lt;year&gt;2013&lt;/year&gt;&lt;/dates&gt;&lt;publisher&gt;Oxford University Press&lt;/publisher&gt;&lt;isbn&gt;0002-9165&lt;/isbn&gt;&lt;urls&gt;&lt;/urls&gt;&lt;electronic-resource-num&gt;https://doi.org/10.3945/ajcn.112.053132&lt;/electronic-resource-num&gt;&lt;/record&gt;&lt;/Cite&gt;&lt;/EndNote&gt;</w:instrTex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6</w:t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27548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determ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mol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confer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30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CV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lastRenderedPageBreak/>
        <w:t>acquisi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(RR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 = </w:t>
      </w:r>
      <w:r w:rsidR="00264952" w:rsidRPr="009A440E">
        <w:rPr>
          <w:rFonts w:ascii="Book Antiqua" w:hAnsi="Book Antiqua" w:cstheme="minorHAnsi"/>
          <w:sz w:val="24"/>
          <w:szCs w:val="24"/>
        </w:rPr>
        <w:t>0.70;</w:t>
      </w:r>
      <w:r w:rsidR="001506C7">
        <w:rPr>
          <w:rFonts w:ascii="Book Antiqua" w:hAnsi="Book Antiqua" w:cstheme="minorHAnsi"/>
          <w:sz w:val="24"/>
          <w:szCs w:val="24"/>
        </w:rPr>
        <w:t xml:space="preserve"> 95%CI: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56-0.88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p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mol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step-siz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physiolog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range</w:t>
      </w:r>
      <w:r w:rsidR="00264952" w:rsidRPr="009A440E">
        <w:rPr>
          <w:rFonts w:ascii="Book Antiqua" w:hAnsi="Book Antiqua" w:cstheme="minorHAnsi"/>
          <w:sz w:val="24"/>
          <w:szCs w:val="24"/>
        </w:rPr>
        <w:t>)</w:t>
      </w:r>
      <w:r w:rsidR="00C46AC4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0198360B" w14:textId="5F3BCD3A" w:rsidR="00F15320" w:rsidRPr="009A440E" w:rsidRDefault="00F1532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n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ter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sigh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g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lectrol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fluenc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ortalit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ming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fs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de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ow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xhib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rtality</w: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AD0BFB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Sakaguchi&lt;/Author&gt;&lt;Year&gt;2017&lt;/Year&gt;&lt;RecNum&gt;111&lt;/RecNum&gt;&lt;DisplayText&gt;[110]&lt;/DisplayText&gt;&lt;record&gt;&lt;rec-number&gt;111&lt;/rec-number&gt;&lt;foreign-keys&gt;&lt;key app="EN" db-id="2sfsawws0259zae9r5dvpx5srv9ddrtxpatr" timestamp="1627871167"&gt;111&lt;/key&gt;&lt;/foreign-keys&gt;&lt;ref-type name="Journal Article"&gt;17&lt;/ref-type&gt;&lt;contributors&gt;&lt;authors&gt;&lt;author&gt;Sakaguchi, Yusuke&lt;/author&gt;&lt;author&gt;Hamano, Takayuki&lt;/author&gt;&lt;author&gt;Isaka, Yoshitaka&lt;/author&gt;&lt;/authors&gt;&lt;/contributors&gt;&lt;titles&gt;&lt;title&gt;Effects of magnesium on the phosphate toxicity in chronic kidney disease: time for intervention studies&lt;/title&gt;&lt;secondary-title&gt;Nutrients&lt;/secondary-title&gt;&lt;/titles&gt;&lt;periodical&gt;&lt;full-title&gt;Nutrients&lt;/full-title&gt;&lt;/periodical&gt;&lt;pages&gt;112&lt;/pages&gt;&lt;volume&gt;9&lt;/volume&gt;&lt;number&gt;2&lt;/number&gt;&lt;dates&gt;&lt;year&gt;2017&lt;/year&gt;&lt;/dates&gt;&lt;publisher&gt;Multidisciplinary Digital Publishing Institute&lt;/publisher&gt;&lt;urls&gt;&lt;/urls&gt;&lt;electronic-resource-num&gt;https://doi.org/10.3390/nu9020112&lt;/electronic-resource-num&gt;&lt;/record&gt;&lt;/Cite&gt;&lt;/EndNote&gt;</w:instrTex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7</w:t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59523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rta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t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wh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a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-vitro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fse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</w:t>
      </w:r>
      <w:r w:rsidR="00AD0BFB">
        <w:rPr>
          <w:rFonts w:ascii="Book Antiqua" w:hAnsi="Book Antiqua" w:cstheme="minorHAnsi"/>
          <w:sz w:val="24"/>
          <w:szCs w:val="24"/>
        </w:rPr>
        <w:t>p</w:t>
      </w:r>
      <w:r w:rsidR="00595235" w:rsidRPr="009A440E">
        <w:rPr>
          <w:rFonts w:ascii="Book Antiqua" w:hAnsi="Book Antiqua" w:cstheme="minorHAnsi"/>
          <w:sz w:val="24"/>
          <w:szCs w:val="24"/>
        </w:rPr>
        <w:t>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quela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nduc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phenotyp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mo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lcif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functi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Moreover</w:t>
      </w:r>
      <w:r w:rsidR="0059523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igh</w:t>
      </w:r>
      <w:r w:rsidR="00B228A0" w:rsidRPr="009A440E">
        <w:rPr>
          <w:rFonts w:ascii="Book Antiqua" w:hAnsi="Book Antiqua" w:cstheme="minorHAnsi"/>
          <w:sz w:val="24"/>
          <w:szCs w:val="24"/>
        </w:rPr>
        <w:t>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hamp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rogress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72FF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B228A0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highligh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sh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rote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nat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SGLT2i</w:t>
      </w:r>
      <w:r w:rsidR="00595235" w:rsidRPr="009A440E">
        <w:rPr>
          <w:rFonts w:ascii="Book Antiqua" w:hAnsi="Book Antiqua" w:cstheme="minorHAnsi"/>
          <w:sz w:val="24"/>
          <w:szCs w:val="24"/>
        </w:rPr>
        <w:t>.</w:t>
      </w:r>
    </w:p>
    <w:p w14:paraId="5911DAB9" w14:textId="4BAF8E46" w:rsidR="001B2446" w:rsidRPr="009A440E" w:rsidRDefault="001B2446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ultip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chie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ffect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sp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ar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imul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Pa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ri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inten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odium-potas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um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ith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yocardium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Fischer&lt;/Author&gt;&lt;Year&gt;1987&lt;/Year&gt;&lt;RecNum&gt;112&lt;/RecNum&gt;&lt;DisplayText&gt;[111]&lt;/DisplayText&gt;&lt;record&gt;&lt;rec-number&gt;112&lt;/rec-number&gt;&lt;foreign-keys&gt;&lt;key app="EN" db-id="2sfsawws0259zae9r5dvpx5srv9ddrtxpatr" timestamp="1627871167"&gt;112&lt;/key&gt;&lt;/foreign-keys&gt;&lt;ref-type name="Journal Article"&gt;17&lt;/ref-type&gt;&lt;contributors&gt;&lt;authors&gt;&lt;author&gt;Fischer, Peter W. F.&lt;/author&gt;&lt;author&gt;Giroux, Alexandre&lt;/author&gt;&lt;/authors&gt;&lt;/contributors&gt;&lt;titles&gt;&lt;title&gt;Effects of dietary magnesium on sodium-potassium pump action in the heart of rats&lt;/title&gt;&lt;secondary-title&gt;The Journal of nutrition&lt;/secondary-title&gt;&lt;/titles&gt;&lt;periodical&gt;&lt;full-title&gt;The Journal of nutrition&lt;/full-title&gt;&lt;/periodical&gt;&lt;pages&gt;2091-2095&lt;/pages&gt;&lt;volume&gt;117&lt;/volume&gt;&lt;number&gt;12&lt;/number&gt;&lt;dates&gt;&lt;year&gt;1987&lt;/year&gt;&lt;/dates&gt;&lt;publisher&gt;Oxford University Press&lt;/publisher&gt;&lt;isbn&gt;0022-3166&lt;/isbn&gt;&lt;urls&gt;&lt;/urls&gt;&lt;electronic-resource-num&gt;https://doi.org/10.1093/jn/117.12.2091&lt;/electronic-resource-num&gt;&lt;/record&gt;&lt;/Cite&gt;&lt;/EndNote&gt;</w:instrTex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8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ur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vestig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ficien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berr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otas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alanc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rrhythmia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erv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zy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ofactor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ar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fici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etabol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atu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peci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romb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ysfunction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iNicolantonio&lt;/Author&gt;&lt;Year&gt;2018&lt;/Year&gt;&lt;RecNum&gt;113&lt;/RecNum&gt;&lt;DisplayText&gt;[112]&lt;/DisplayText&gt;&lt;record&gt;&lt;rec-number&gt;113&lt;/rec-number&gt;&lt;foreign-keys&gt;&lt;key app="EN" db-id="2sfsawws0259zae9r5dvpx5srv9ddrtxpatr" timestamp="1627871167"&gt;113&lt;/key&gt;&lt;/foreign-keys&gt;&lt;ref-type name="Journal Article"&gt;17&lt;/ref-type&gt;&lt;contributors&gt;&lt;authors&gt;&lt;author&gt;DiNicolantonio, James J.&lt;/author&gt;&lt;author&gt;O’Keefe, James H.&lt;/author&gt;&lt;author&gt;Wilson, William&lt;/author&gt;&lt;/authors&gt;&lt;/contributors&gt;&lt;titles&gt;&lt;title&gt;Subclinical magnesium deficiency: a principal driver of cardiovascular disease and a public health crisis&lt;/title&gt;&lt;secondary-title&gt;Open heart&lt;/secondary-title&gt;&lt;/titles&gt;&lt;periodical&gt;&lt;full-title&gt;Open heart&lt;/full-title&gt;&lt;/periodical&gt;&lt;pages&gt;e000668&lt;/pages&gt;&lt;volume&gt;5&lt;/volume&gt;&lt;number&gt;1&lt;/number&gt;&lt;dates&gt;&lt;year&gt;2018&lt;/year&gt;&lt;/dates&gt;&lt;publisher&gt;Archives of Disease in childhood&lt;/publisher&gt;&lt;isbn&gt;2053-3624&lt;/isbn&gt;&lt;urls&gt;&lt;/urls&gt;&lt;electronic-resource-num&gt;https://doi.org/10.1136/openhrt-2017-000668&lt;/electronic-resource-num&gt;&lt;/record&gt;&lt;/Cite&gt;&lt;/EndNote&gt;</w:instrTex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9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tiarrhyth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xpl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lay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rrhythmi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rk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abi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QT</w:t>
      </w:r>
      <w:r w:rsidR="00C1688B" w:rsidRPr="009A440E">
        <w:rPr>
          <w:rFonts w:ascii="Book Antiqua" w:hAnsi="Book Antiqua" w:cstheme="minorHAnsi"/>
          <w:sz w:val="24"/>
          <w:szCs w:val="24"/>
          <w:vertAlign w:val="subscript"/>
        </w:rPr>
        <w:t>c</w:t>
      </w:r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temp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lucid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d-outcom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MPA-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ria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lp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i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b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hythm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tribu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j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ta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bid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duction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xNDwvUmVjTnVtPjxEaXNwbGF5VGV4dD5bMTEzLCAxMTRdPC9EaXNwbGF5VGV4dD48cmVj
b3JkPjxyZWMtbnVtYmVyPjExNDwvcmVjLW51bWJlcj48Zm9yZWlnbi1rZXlzPjxrZXkgYXBwPSJF
TiIgZGItaWQ9IjJzZnNhd3dzMDI1OXphZTlyNWR2cHg1c3J2OWRkcnR4cGF0ciIgdGltZXN0YW1w
PSIxNjI3ODcxMTY3Ij4xMTQ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0aXRsZXM+PHRpdGxlPkVmZmVjdCBvZiBz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xNDwvUmVjTnVtPjxEaXNwbGF5VGV4dD5bMTEzLCAxMTRdPC9EaXNwbGF5VGV4dD48cmVj
b3JkPjxyZWMtbnVtYmVyPjExNDwvcmVjLW51bWJlcj48Zm9yZWlnbi1rZXlzPjxrZXkgYXBwPSJF
TiIgZGItaWQ9IjJzZnNhd3dzMDI1OXphZTlyNWR2cHg1c3J2OWRkcnR4cGF0ciIgdGltZXN0YW1w
PSIxNjI3ODcxMTY3Ij4xMTQ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0aXRsZXM+PHRpdGxlPkVmZmVjdCBvZiBz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,1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1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6C2846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2B074B" w:rsidRPr="009A440E">
        <w:rPr>
          <w:rFonts w:ascii="Book Antiqua" w:hAnsi="Book Antiqua" w:cstheme="minorHAnsi"/>
          <w:sz w:val="24"/>
          <w:szCs w:val="24"/>
        </w:rPr>
        <w:t>Gaba</w:t>
      </w:r>
      <w:r w:rsidR="002B074B" w:rsidRPr="009A440E">
        <w:rPr>
          <w:rFonts w:ascii="Book Antiqua" w:hAnsi="Book Antiqua" w:cstheme="minorHAnsi"/>
          <w:sz w:val="24"/>
          <w:szCs w:val="24"/>
          <w:vertAlign w:val="subscript"/>
        </w:rPr>
        <w:t>A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otentiat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centr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nerv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syste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in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lastRenderedPageBreak/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hypothesiz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romo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ressu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sympath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mi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tachyarrhythmi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parasympath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xioly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73867" w:rsidRPr="009A440E">
        <w:rPr>
          <w:rFonts w:ascii="Book Antiqua" w:hAnsi="Book Antiqua" w:cstheme="minorHAnsi"/>
          <w:sz w:val="24"/>
          <w:szCs w:val="24"/>
        </w:rPr>
        <w:t>properties</w: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XTwvRGlzcGxheVRleHQ+PHJlY29yZD48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XTwvRGlzcGxheVRleHQ+PHJlY29yZD48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A2631" w:rsidRPr="009A440E">
        <w:rPr>
          <w:rFonts w:ascii="Book Antiqua" w:hAnsi="Book Antiqua" w:cstheme="minorHAnsi"/>
          <w:sz w:val="24"/>
          <w:szCs w:val="24"/>
        </w:rPr>
        <w:t>.</w:t>
      </w:r>
    </w:p>
    <w:p w14:paraId="57EB3095" w14:textId="28F20087" w:rsidR="003D5E3A" w:rsidRPr="009A440E" w:rsidRDefault="00662F3D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omm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Pr="009A440E">
        <w:rPr>
          <w:rFonts w:ascii="Book Antiqua" w:hAnsi="Book Antiqua"/>
          <w:bCs/>
          <w:sz w:val="24"/>
          <w:szCs w:val="24"/>
        </w:rPr>
        <w:t>T2DM</w:t>
      </w:r>
      <w:proofErr w:type="gram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ormaliz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roug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rr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echanism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examp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ssoc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ransport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rans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cr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u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i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e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diures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magnesium</w:t>
      </w:r>
      <w:r w:rsidR="00F12DDE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du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yperglycem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g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prie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Raghav&lt;/Author&gt;&lt;Year&gt;2018&lt;/Year&gt;&lt;RecNum&gt;117&lt;/RecNum&gt;&lt;DisplayText&gt;[115]&lt;/DisplayText&gt;&lt;record&gt;&lt;rec-number&gt;117&lt;/rec-number&gt;&lt;foreign-keys&gt;&lt;key app="EN" db-id="2sfsawws0259zae9r5dvpx5srv9ddrtxpatr" timestamp="1627871168"&gt;117&lt;/key&gt;&lt;/foreign-keys&gt;&lt;ref-type name="Journal Article"&gt;17&lt;/ref-type&gt;&lt;contributors&gt;&lt;authors&gt;&lt;author&gt;Raghav, A.&lt;/author&gt;&lt;author&gt;Ahmad, J.&lt;/author&gt;&lt;/authors&gt;&lt;/contributors&gt;&lt;titles&gt;&lt;title&gt;Diabetes and Metabolic Syndrome: Clinical Research and Reviews&lt;/title&gt;&lt;secondary-title&gt;Diabetes and Metabolic Syndrome: Clinical Research and Reviews&lt;/secondary-title&gt;&lt;/titles&gt;&lt;periodical&gt;&lt;full-title&gt;Diabetes and Metabolic Syndrome: Clinical Research and Reviews&lt;/full-title&gt;&lt;/periodical&gt;&lt;dates&gt;&lt;year&gt;2018&lt;/year&gt;&lt;/dates&gt;&lt;publisher&gt;Elsevier Ltd&lt;/publisher&gt;&lt;isbn&gt;1871-4021&lt;/isbn&gt;&lt;urls&gt;&lt;/urls&gt;&lt;electronic-resource-num&gt;https://doi.org/10.1016/j.dsx.2018.01.002&lt;/electronic-resource-num&gt;&lt;/record&gt;&lt;/Cite&gt;&lt;/EndNote&gt;</w:instrTex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2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12DD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338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propo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338A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-viv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tudi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dis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ubu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roug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ctiva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RMP6</w:t>
      </w:r>
      <w:r w:rsidR="007B33C7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llow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ent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lu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dis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ubul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ubu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sodium-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ut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natur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rocliv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asolat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rans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agnesium</w: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Piuri&lt;/Author&gt;&lt;Year&gt;2021&lt;/Year&gt;&lt;RecNum&gt;118&lt;/RecNum&gt;&lt;DisplayText&gt;[116]&lt;/DisplayText&gt;&lt;record&gt;&lt;rec-number&gt;118&lt;/rec-number&gt;&lt;foreign-keys&gt;&lt;key app="EN" db-id="2sfsawws0259zae9r5dvpx5srv9ddrtxpatr" timestamp="1627871168"&gt;118&lt;/key&gt;&lt;/foreign-keys&gt;&lt;ref-type name="Journal Article"&gt;17&lt;/ref-type&gt;&lt;contributors&gt;&lt;authors&gt;&lt;author&gt;Piuri, Gabriele&lt;/author&gt;&lt;author&gt;Zocchi, Monica&lt;/author&gt;&lt;author&gt;Della Porta, Matteo&lt;/author&gt;&lt;author&gt;Ficara, Valentina&lt;/author&gt;&lt;author&gt;Manoni, Michele&lt;/author&gt;&lt;author&gt;Zuccotti, Gian Vincenzo&lt;/author&gt;&lt;author&gt;Pinotti, Luciano&lt;/author&gt;&lt;author&gt;Maier, Jeanette A.&lt;/author&gt;&lt;author&gt;Cazzola, Roberta&lt;/author&gt;&lt;/authors&gt;&lt;/contributors&gt;&lt;titles&gt;&lt;title&gt;Magnesium in obesity, metabolic syndrome, and Type 2 diabetes&lt;/title&gt;&lt;secondary-title&gt;Nutrients&lt;/secondary-title&gt;&lt;/titles&gt;&lt;periodical&gt;&lt;full-title&gt;Nutrients&lt;/full-title&gt;&lt;/periodical&gt;&lt;pages&gt;320&lt;/pages&gt;&lt;volume&gt;13&lt;/volume&gt;&lt;number&gt;2&lt;/number&gt;&lt;dates&gt;&lt;year&gt;2021&lt;/year&gt;&lt;/dates&gt;&lt;publisher&gt;Multidisciplinary Digital Publishing Institute&lt;/publisher&gt;&lt;urls&gt;&lt;/urls&gt;&lt;electronic-resource-num&gt;https://doi.org/10.3390/nu13020320&lt;/electronic-resource-num&gt;&lt;/record&gt;&lt;/Cite&gt;&lt;/EndNote&gt;</w:instrTex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3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8C1685" w:rsidRPr="009A440E">
        <w:rPr>
          <w:rFonts w:ascii="Book Antiqua" w:hAnsi="Book Antiqua"/>
          <w:bCs/>
          <w:sz w:val="24"/>
          <w:szCs w:val="24"/>
        </w:rPr>
        <w:t>.</w:t>
      </w:r>
      <w:r w:rsidR="006C2846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roce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function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o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er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pportun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bey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loo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Henle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Curry&lt;/Author&gt;&lt;Year&gt;2018&lt;/Year&gt;&lt;RecNum&gt;119&lt;/RecNum&gt;&lt;DisplayText&gt;[117]&lt;/DisplayText&gt;&lt;record&gt;&lt;rec-number&gt;119&lt;/rec-number&gt;&lt;foreign-keys&gt;&lt;key app="EN" db-id="2sfsawws0259zae9r5dvpx5srv9ddrtxpatr" timestamp="1627871168"&gt;119&lt;/key&gt;&lt;/foreign-keys&gt;&lt;ref-type name="Journal Article"&gt;17&lt;/ref-type&gt;&lt;contributors&gt;&lt;authors&gt;&lt;author&gt;Curry, Joshua N.&lt;/author&gt;&lt;author&gt;Alan, S. L.&lt;/author&gt;&lt;/authors&gt;&lt;/contributors&gt;&lt;titles&gt;&lt;title&gt;Magnesium handling in the kidney&lt;/title&gt;&lt;secondary-title&gt;Advances in chronic kidney disease&lt;/secondary-title&gt;&lt;/titles&gt;&lt;periodical&gt;&lt;full-title&gt;Advances in chronic kidney disease&lt;/full-title&gt;&lt;/periodical&gt;&lt;pages&gt;236-243&lt;/pages&gt;&lt;volume&gt;25&lt;/volume&gt;&lt;number&gt;3&lt;/number&gt;&lt;dates&gt;&lt;year&gt;2018&lt;/year&gt;&lt;/dates&gt;&lt;publisher&gt;Elsevier&lt;/publisher&gt;&lt;isbn&gt;1548-5595&lt;/isbn&gt;&lt;urls&gt;&lt;/urls&gt;&lt;electronic-resource-num&gt;https://doi.org/10.1053/j.ackd.2018.01.003&lt;/electronic-resource-num&gt;&lt;/record&gt;&lt;/Cite&gt;&lt;/EndNote&gt;</w:instrTex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12DD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sh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parti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vol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reten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therw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excre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pro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ubu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-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cotranspor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withou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GLT2</w:t>
      </w:r>
      <w:r w:rsidR="002361E1" w:rsidRPr="009A440E">
        <w:rPr>
          <w:rFonts w:ascii="Book Antiqua" w:hAnsi="Book Antiqua"/>
          <w:bCs/>
          <w:sz w:val="24"/>
          <w:szCs w:val="24"/>
        </w:rPr>
        <w:t>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rapy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>
          <w:fldData xml:space="preserve">PEVuZE5vdGU+PENpdGU+PEF1dGhvcj5GcmFua2VuPC9BdXRob3I+PFllYXI+MjAyMTwvWWVhcj48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</w:fldData>
        </w:fldCha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>
          <w:fldData xml:space="preserve">PEVuZE5vdGU+PENpdGU+PEF1dGhvcj5GcmFua2VuPC9BdXRob3I+PFllYXI+MjAyMTwvWWVhcj48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</w:fldData>
        </w:fldCha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,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5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7B33C7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resistanc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de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RMP6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express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ead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flow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urin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consist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ssoci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ow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2DM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oreo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tra-pancrea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mpro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ensitiv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erv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potentia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pancrea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 w:cstheme="minorHAnsi"/>
          <w:bCs/>
          <w:sz w:val="24"/>
          <w:szCs w:val="24"/>
        </w:rPr>
        <w:t>β</w:t>
      </w:r>
      <w:r w:rsidR="00674F8B" w:rsidRPr="009A440E">
        <w:rPr>
          <w:rFonts w:ascii="Book Antiqua" w:hAnsi="Book Antiqua"/>
          <w:bCs/>
          <w:sz w:val="24"/>
          <w:szCs w:val="24"/>
        </w:rPr>
        <w:t>-cel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responsib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release</w: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Kostov&lt;/Author&gt;&lt;Year&gt;2019&lt;/Year&gt;&lt;RecNum&gt;121&lt;/RecNum&gt;&lt;DisplayText&gt;[119]&lt;/DisplayText&gt;&lt;record&gt;&lt;rec-number&gt;121&lt;/rec-number&gt;&lt;foreign-keys&gt;&lt;key app="EN" db-id="2sfsawws0259zae9r5dvpx5srv9ddrtxpatr" timestamp="1627871169"&gt;121&lt;/key&gt;&lt;/foreign-keys&gt;&lt;ref-type name="Journal Article"&gt;17&lt;/ref-type&gt;&lt;contributors&gt;&lt;authors&gt;&lt;author&gt;Kostov, Krasimir&lt;/author&gt;&lt;/authors&gt;&lt;/contributors&gt;&lt;titles&gt;&lt;title&gt;Effects of magnesium deficiency on mechanisms of insulin resistance in type 2 diabetes: focusing on the processes of insulin secretion and signaling&lt;/title&gt;&lt;secondary-title&gt;International journal of molecular sciences&lt;/secondary-title&gt;&lt;/titles&gt;&lt;periodical&gt;&lt;full-title&gt;International journal of molecular sciences&lt;/full-title&gt;&lt;/periodical&gt;&lt;pages&gt;1351&lt;/pages&gt;&lt;volume&gt;20&lt;/volume&gt;&lt;number&gt;6&lt;/number&gt;&lt;dates&gt;&lt;year&gt;2019&lt;/year&gt;&lt;/dates&gt;&lt;publisher&gt;Multidisciplinary Digital Publishing Institute&lt;/publisher&gt;&lt;urls&gt;&lt;/urls&gt;&lt;electronic-resource-num&gt;https://doi.org/10.3390/ijms20061351&lt;/electronic-resource-num&gt;&lt;/record&gt;&lt;/Cite&gt;&lt;/EndNote&gt;</w:instrTex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6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674F8B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efic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util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vail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le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cyc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iabe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tat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exacerbat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opportun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herapeut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normaliz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insulin-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dynam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u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so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ompon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endpoi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respons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sh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arked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lieu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activ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ild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depressed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rev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secretion</w:t>
      </w:r>
      <w:r w:rsidR="00E14DD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urpor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henomen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lastRenderedPageBreak/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so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bas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lev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67350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qui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un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calcium-sen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cep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(</w:t>
      </w:r>
      <w:proofErr w:type="spellStart"/>
      <w:r w:rsidR="00E14DDA" w:rsidRPr="009A440E">
        <w:rPr>
          <w:rFonts w:ascii="Book Antiqua" w:hAnsi="Book Antiqua"/>
          <w:bCs/>
          <w:sz w:val="24"/>
          <w:szCs w:val="24"/>
        </w:rPr>
        <w:t>CaSR</w:t>
      </w:r>
      <w:proofErr w:type="spellEnd"/>
      <w:r w:rsidR="00E14DDA" w:rsidRPr="009A440E">
        <w:rPr>
          <w:rFonts w:ascii="Book Antiqua" w:hAnsi="Book Antiqua"/>
          <w:bCs/>
          <w:sz w:val="24"/>
          <w:szCs w:val="24"/>
        </w:rPr>
        <w:t>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expr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gl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ubule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sponsib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g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g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l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(PTH)</w: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Tinawi&lt;/Author&gt;&lt;Year&gt;2021&lt;/Year&gt;&lt;RecNum&gt;122&lt;/RecNum&gt;&lt;DisplayText&gt;[120]&lt;/DisplayText&gt;&lt;record&gt;&lt;rec-number&gt;122&lt;/rec-number&gt;&lt;foreign-keys&gt;&lt;key app="EN" db-id="2sfsawws0259zae9r5dvpx5srv9ddrtxpatr" timestamp="1627871169"&gt;122&lt;/key&gt;&lt;/foreign-keys&gt;&lt;ref-type name="Journal Article"&gt;17&lt;/ref-type&gt;&lt;contributors&gt;&lt;authors&gt;&lt;author&gt;Tinawi, Mohammad&lt;/author&gt;&lt;/authors&gt;&lt;/contributors&gt;&lt;titles&gt;&lt;title&gt;Disorders of calcium metabolism: hypocalcemia and hypercalcemia&lt;/title&gt;&lt;secondary-title&gt;Cureus&lt;/secondary-title&gt;&lt;/titles&gt;&lt;periodical&gt;&lt;full-title&gt;Cureus&lt;/full-title&gt;&lt;/periodical&gt;&lt;volume&gt;13&lt;/volume&gt;&lt;number&gt;1&lt;/number&gt;&lt;dates&gt;&lt;year&gt;2021&lt;/year&gt;&lt;/dates&gt;&lt;publisher&gt;Cureus Inc.&lt;/publisher&gt;&lt;urls&gt;&lt;/urls&gt;&lt;electronic-resource-num&gt;https://doi.org/10.7759/cureus.12420&lt;/electronic-resource-num&gt;&lt;/record&gt;&lt;/Cite&gt;&lt;/EndNote&gt;</w:instrTex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7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E14DD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2ADB2636" w14:textId="0CE92BAF" w:rsidR="00D67350" w:rsidRPr="009A440E" w:rsidRDefault="00D6735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lea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u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ec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onside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rapy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lcium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serv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multip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ro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ctiva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nhibito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for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path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deposit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medi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neur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signaling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health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lectrophysi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onsideration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dur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h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0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pstrok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st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acemak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voltage-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ope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lative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l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neg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ast-volt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xpr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m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ermanent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activat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sul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“lag”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V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no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tiliz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rol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ransmi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t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ventric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nifi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beat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yocardi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l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aintena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begin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tra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op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rel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br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embra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equilibri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ermin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sequenc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voltage-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nwar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ctiva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rel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sarcoplasm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reticul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aintai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lateau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rolo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yocy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ontr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dequ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yocard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en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niti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strok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volum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need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aint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erfus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ostu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sel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DB077A" w:rsidRPr="009A440E">
        <w:rPr>
          <w:rFonts w:ascii="Book Antiqua" w:hAnsi="Book Antiqua"/>
          <w:bCs/>
          <w:sz w:val="24"/>
          <w:szCs w:val="24"/>
        </w:rPr>
        <w:t>myocardiocytes</w:t>
      </w:r>
      <w:proofErr w:type="spell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up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losing</w: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Grandi&lt;/Author&gt;&lt;Year&gt;2009&lt;/Year&gt;&lt;RecNum&gt;123&lt;/RecNum&gt;&lt;DisplayText&gt;[121]&lt;/DisplayText&gt;&lt;record&gt;&lt;rec-number&gt;123&lt;/rec-number&gt;&lt;foreign-keys&gt;&lt;key app="EN" db-id="2sfsawws0259zae9r5dvpx5srv9ddrtxpatr" timestamp="1627871169"&gt;123&lt;/key&gt;&lt;/foreign-keys&gt;&lt;ref-type name="Journal Article"&gt;17&lt;/ref-type&gt;&lt;contributors&gt;&lt;authors&gt;&lt;author&gt;Grandi, Eleonora&lt;/author&gt;&lt;author&gt;Pasqualini, Francesco S.&lt;/author&gt;&lt;author&gt;Pes, Chiara&lt;/author&gt;&lt;author&gt;Corsi, Cristiana&lt;/author&gt;&lt;author&gt;Zaza, Antonio&lt;/author&gt;&lt;author&gt;Severi, Stefano&lt;/author&gt;&lt;/authors&gt;&lt;/contributors&gt;&lt;titles&gt;&lt;title&gt;Theoretical investigation of action potential duration dependence on extracellular Ca2+ in human cardiomyocytes&lt;/title&gt;&lt;secondary-title&gt;Journal of Molecular and Cellular Cardiology&lt;/secondary-title&gt;&lt;/titles&gt;&lt;periodical&gt;&lt;full-title&gt;Journal of molecular and cellular cardiology&lt;/full-title&gt;&lt;/periodical&gt;&lt;pages&gt;332-342&lt;/pages&gt;&lt;volume&gt;46&lt;/volume&gt;&lt;number&gt;3&lt;/number&gt;&lt;dates&gt;&lt;year&gt;2009&lt;/year&gt;&lt;/dates&gt;&lt;publisher&gt;Elsevier&lt;/publisher&gt;&lt;isbn&gt;0022-2828&lt;/isbn&gt;&lt;urls&gt;&lt;/urls&gt;&lt;electronic-resource-num&gt;https://doi.org/10.1016/j.yjmcc.2008.12.002&lt;/electronic-resource-num&gt;&lt;/record&gt;&lt;/Cite&gt;&lt;/EndNote&gt;</w:instrTex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8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DB077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DB077A" w:rsidRPr="009A440E">
        <w:rPr>
          <w:rFonts w:ascii="Book Antiqua" w:hAnsi="Book Antiqua"/>
          <w:bCs/>
          <w:sz w:val="24"/>
          <w:szCs w:val="24"/>
        </w:rPr>
        <w:t>hypocalcemic</w:t>
      </w:r>
      <w:proofErr w:type="spell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st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ea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sl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eak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yocard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embran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ea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ong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i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rea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oncen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l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-Typ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hannel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extend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otent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iti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Q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olongation</w: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ZuÈhlke&lt;/Author&gt;&lt;Year&gt;1999&lt;/Year&gt;&lt;RecNum&gt;124&lt;/RecNum&gt;&lt;DisplayText&gt;[122]&lt;/DisplayText&gt;&lt;record&gt;&lt;rec-number&gt;124&lt;/rec-number&gt;&lt;foreign-keys&gt;&lt;key app="EN" db-id="2sfsawws0259zae9r5dvpx5srv9ddrtxpatr" timestamp="1627871169"&gt;124&lt;/key&gt;&lt;/foreign-keys&gt;&lt;ref-type name="Journal Article"&gt;17&lt;/ref-type&gt;&lt;contributors&gt;&lt;authors&gt;&lt;author&gt;ZuÈhlke, Roger D.&lt;/author&gt;&lt;author&gt;Pitt, Geoffrey S.&lt;/author&gt;&lt;author&gt;Deisseroth, Karl&lt;/author&gt;&lt;author&gt;Tsien, Richard W.&lt;/author&gt;&lt;author&gt;Reuter, Harald&lt;/author&gt;&lt;/authors&gt;&lt;/contributors&gt;&lt;titles&gt;&lt;title&gt;Calmodulin supports both inactivation and facilitation of L-type calcium channels&lt;/title&gt;&lt;secondary-title&gt;Nature&lt;/secondary-title&gt;&lt;/titles&gt;&lt;periodical&gt;&lt;full-title&gt;Nature&lt;/full-title&gt;&lt;/periodical&gt;&lt;pages&gt;159-162&lt;/pages&gt;&lt;volume&gt;399&lt;/volume&gt;&lt;number&gt;6732&lt;/number&gt;&lt;dates&gt;&lt;year&gt;1999&lt;/year&gt;&lt;/dates&gt;&lt;publisher&gt;Nature Publishing Group&lt;/publisher&gt;&lt;isbn&gt;1476-4687&lt;/isbn&gt;&lt;urls&gt;&lt;/urls&gt;&lt;electronic-resource-num&gt;https://doi.org/10.1038/20200&lt;/electronic-resource-num&gt;&lt;/record&gt;&lt;/Cite&gt;&lt;/EndNote&gt;</w:instrTex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9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DB077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evious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bCs/>
          <w:sz w:val="24"/>
          <w:szCs w:val="24"/>
        </w:rPr>
        <w:t>mention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00507" w:rsidRPr="009A440E">
        <w:rPr>
          <w:rFonts w:ascii="Book Antiqua" w:hAnsi="Book Antiqua"/>
          <w:sz w:val="24"/>
          <w:szCs w:val="24"/>
        </w:rPr>
        <w:t>Blau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C2846" w:rsidRPr="005B40C0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0050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sear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h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cei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300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veal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n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onized-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erio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(mmol/d)/(gra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reatinine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u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llec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veal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if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e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(1.5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1.78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6C2846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0.04)</w: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5B40C0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B40C0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0050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ubsequ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h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lastRenderedPageBreak/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ren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albe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ignifican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a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rajec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u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(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5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1.4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1.66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6C2846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0.09)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2A07C59C" w14:textId="1BA2E6DD" w:rsidR="00A4780E" w:rsidRPr="009A440E" w:rsidRDefault="006721C8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iomark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ss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tud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ibrobla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grow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ac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(FGF23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rack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kn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vok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lat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ls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vok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xcre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refor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o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TH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Ye&lt;/Author&gt;&lt;Year&gt;2019&lt;/Year&gt;&lt;RecNum&gt;125&lt;/RecNum&gt;&lt;DisplayText&gt;[123, 124]&lt;/DisplayText&gt;&lt;record&gt;&lt;rec-number&gt;125&lt;/rec-number&gt;&lt;foreign-keys&gt;&lt;key app="EN" db-id="2sfsawws0259zae9r5dvpx5srv9ddrtxpatr" timestamp="1627871169"&gt;125&lt;/key&gt;&lt;/foreign-keys&gt;&lt;ref-type name="Journal Article"&gt;17&lt;/ref-type&gt;&lt;contributors&gt;&lt;authors&gt;&lt;author&gt;Ye, Yangli&lt;/author&gt;&lt;author&gt;Zhao, Chenhe&lt;/author&gt;&lt;author&gt;Liang, Jing&lt;/author&gt;&lt;author&gt;Yang, Yinqiu&lt;/author&gt;&lt;author&gt;Yu, Mingxiang&lt;/author&gt;&lt;author&gt;Qu, Xinhua&lt;/author&gt;&lt;/authors&gt;&lt;/contributors&gt;&lt;titles&gt;&lt;title&gt;Effect of sodium-glucose co-transporter 2 inhibitors on bone metabolism and fracture risk&lt;/title&gt;&lt;secondary-title&gt;Frontiers in pharmacology&lt;/secondary-title&gt;&lt;/titles&gt;&lt;periodical&gt;&lt;full-title&gt;Frontiers in pharmacology&lt;/full-title&gt;&lt;/periodical&gt;&lt;pages&gt;1517&lt;/pages&gt;&lt;volume&gt;9&lt;/volume&gt;&lt;dates&gt;&lt;year&gt;2019&lt;/year&gt;&lt;/dates&gt;&lt;publisher&gt;Frontiers&lt;/publisher&gt;&lt;isbn&gt;1663-9812&lt;/isbn&gt;&lt;urls&gt;&lt;/urls&gt;&lt;electronic-resource-num&gt;https://doi.org/10.3389/fphar.2018.01517&lt;/electronic-resource-num&gt;&lt;/record&gt;&lt;/Cite&gt;&lt;Cite&gt;&lt;Author&gt;Erythropoulou-Kaltsidou&lt;/Author&gt;&lt;Year&gt;2020&lt;/Year&gt;&lt;RecNum&gt;126&lt;/RecNum&gt;&lt;record&gt;&lt;rec-number&gt;126&lt;/rec-number&gt;&lt;foreign-keys&gt;&lt;key app="EN" db-id="2sfsawws0259zae9r5dvpx5srv9ddrtxpatr" timestamp="1627871169"&gt;126&lt;/key&gt;&lt;/foreign-keys&gt;&lt;ref-type name="Journal Article"&gt;17&lt;/ref-type&gt;&lt;contributors&gt;&lt;authors&gt;&lt;author&gt;Erythropoulou-Kaltsidou, Anastasia&lt;/author&gt;&lt;author&gt;Polychronopoulos, Georgios&lt;/author&gt;&lt;author&gt;Tziomalos, Konstantinos&lt;/author&gt;&lt;/authors&gt;&lt;/contributors&gt;&lt;titles&gt;&lt;title&gt;Sodium-glucose co-transporter 2 inhibitors and fracture risk&lt;/title&gt;&lt;secondary-title&gt;Diabetes Therapy&lt;/secondary-title&gt;&lt;/titles&gt;&lt;periodical&gt;&lt;full-title&gt;Diabetes Therapy&lt;/full-title&gt;&lt;/periodical&gt;&lt;pages&gt;7-14&lt;/pages&gt;&lt;volume&gt;11&lt;/volume&gt;&lt;number&gt;1&lt;/number&gt;&lt;dates&gt;&lt;year&gt;2020&lt;/year&gt;&lt;/dates&gt;&lt;publisher&gt;Springer&lt;/publisher&gt;&lt;isbn&gt;1869-6961&lt;/isbn&gt;&lt;urls&gt;&lt;/urls&gt;&lt;electronic-resource-num&gt;https://doi.org/10.1007/s13300-019-00724-w&lt;/electronic-resource-num&gt;&lt;/record&gt;&lt;/Cite&gt;&lt;/EndNote&gt;</w:instrTex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0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,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m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tud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eak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rough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12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reach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maximu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consist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hysi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tudi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expression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Burnett&lt;/Author&gt;&lt;Year&gt;2006&lt;/Year&gt;&lt;RecNum&gt;127&lt;/RecNum&gt;&lt;DisplayText&gt;[125]&lt;/DisplayText&gt;&lt;record&gt;&lt;rec-number&gt;127&lt;/rec-number&gt;&lt;foreign-keys&gt;&lt;key app="EN" db-id="2sfsawws0259zae9r5dvpx5srv9ddrtxpatr" timestamp="1627871170"&gt;127&lt;/key&gt;&lt;/foreign-keys&gt;&lt;ref-type name="Journal Article"&gt;17&lt;/ref-type&gt;&lt;contributors&gt;&lt;authors&gt;&lt;author&gt;Burnett, Sherri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Ann M.&lt;/author&gt;&lt;author&gt;Gunawardene, Samantha C.&lt;/author&gt;&lt;author&gt;Bringhurst, F. Richard&lt;/author&gt;&lt;author&gt;J</w:instrText>
      </w:r>
      <w:r w:rsidR="00573867" w:rsidRPr="005B40C0">
        <w:rPr>
          <w:rFonts w:ascii="Book Antiqua" w:hAnsi="Book Antiqua" w:cs="Book Antiqua"/>
          <w:bCs/>
          <w:sz w:val="24"/>
          <w:szCs w:val="24"/>
          <w:vertAlign w:val="superscript"/>
        </w:rPr>
        <w:instrText>ü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ppner, Harald&lt;/author&gt;&lt;author&gt;Lee, Hang&lt;/author&gt;&lt;author&gt;Finkelstein, Joel S.&lt;/author&gt;&lt;/authors&gt;&lt;/contributors&gt;&lt;titles&gt;&lt;title&gt;Regulation of C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terminal and intact FGF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23 by dietary phosphate in men and women&lt;/title&gt;&lt;secondary-title&gt;Journal of Bone and Mineral Research&lt;/secondary-title&gt;&lt;/titles&gt;&lt;periodical&gt;&lt;full-title&gt;Journal of Bone and Mineral Research&lt;/full-title&gt;&lt;/periodical&gt;&lt;pages&gt;1187-1196&lt;/pages&gt;&lt;volume&gt;21&lt;/volume&gt;&lt;number&gt;8&lt;/number&gt;&lt;dates&gt;&lt;year&gt;2006&lt;/year&gt;&lt;/dates&gt;&lt;publisher&gt;Wiley Online Library&lt;/publisher&gt;&lt;isbn&gt;0884-0431&lt;/isbn&gt;&lt;urls&gt;&lt;/urls&gt;&lt;electronic-resource-num&gt;https://doi.org/10.1359/jbmr.060507&lt;/electronic-resource-num&gt;&lt;/record&gt;&lt;/Cite&gt;&lt;/EndNote&gt;</w:instrTex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2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D67E5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pro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tubu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inhibi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NPT2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cotranspor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(</w:t>
      </w:r>
      <w:r w:rsidR="002C737E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wh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natriures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predomin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urina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adminis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subsequent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rea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clinic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relev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concentrations)</w: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Weber&lt;/Author&gt;&lt;Year&gt;2019&lt;/Year&gt;&lt;RecNum&gt;128&lt;/RecNum&gt;&lt;DisplayText&gt;[126]&lt;/DisplayText&gt;&lt;record&gt;&lt;rec-number&gt;128&lt;/rec-number&gt;&lt;foreign-keys&gt;&lt;key app="EN" db-id="2sfsawws0259zae9r5dvpx5srv9ddrtxpatr" timestamp="1627871170"&gt;128&lt;/key&gt;&lt;/foreign-keys&gt;&lt;ref-type name="Journal Article"&gt;17&lt;/ref-type&gt;&lt;contributors&gt;&lt;authors&gt;&lt;author&gt;Weber, Thomas J.&lt;/author&gt;&lt;author&gt;Quarles, L. Darryl&lt;/author&gt;&lt;/authors&gt;&lt;/contributors&gt;&lt;titles&gt;&lt;title&gt;Molecular control of phosphorus homeostasis and precision treatment of hypophosphatemic disorders&lt;/title&gt;&lt;secondary-title&gt;Current molecular biology reports&lt;/secondary-title&gt;&lt;/titles&gt;&lt;periodical&gt;&lt;full-title&gt;Current molecular biology reports&lt;/full-title&gt;&lt;/periodical&gt;&lt;pages&gt;75-85&lt;/pages&gt;&lt;volume&gt;5&lt;/volume&gt;&lt;number&gt;2&lt;/number&gt;&lt;dates&gt;&lt;year&gt;2019&lt;/year&gt;&lt;/dates&gt;&lt;publisher&gt;Springer&lt;/publisher&gt;&lt;isbn&gt;2198-6428&lt;/isbn&gt;&lt;urls&gt;&lt;/urls&gt;&lt;electronic-resource-num&gt;https://doi.org/10.1007/s40610-019-0118-1&lt;/electronic-resource-num&gt;&lt;/record&gt;&lt;/Cite&gt;&lt;/EndNote&gt;</w:instrTex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3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2C737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nteresting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suppress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1-</w:t>
      </w:r>
      <w:r w:rsidR="001D5F07" w:rsidRPr="009A440E">
        <w:rPr>
          <w:rFonts w:ascii="Book Antiqua" w:hAnsi="Book Antiqua" w:cstheme="minorHAnsi"/>
          <w:bCs/>
          <w:sz w:val="24"/>
          <w:szCs w:val="24"/>
        </w:rPr>
        <w:t>α</w:t>
      </w:r>
      <w:r w:rsidR="001D5F07" w:rsidRPr="009A440E">
        <w:rPr>
          <w:rFonts w:ascii="Book Antiqua" w:hAnsi="Book Antiqua"/>
          <w:bCs/>
          <w:sz w:val="24"/>
          <w:szCs w:val="24"/>
        </w:rPr>
        <w:t>-hydroxy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activ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promo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1-</w:t>
      </w:r>
      <w:r w:rsidR="001D5F07" w:rsidRPr="009A440E">
        <w:rPr>
          <w:rFonts w:ascii="Book Antiqua" w:hAnsi="Book Antiqua" w:cstheme="minorHAnsi"/>
          <w:bCs/>
          <w:sz w:val="24"/>
          <w:szCs w:val="24"/>
        </w:rPr>
        <w:t>α</w:t>
      </w:r>
      <w:r w:rsidR="001D5F07" w:rsidRPr="009A440E">
        <w:rPr>
          <w:rFonts w:ascii="Book Antiqua" w:hAnsi="Book Antiqua"/>
          <w:bCs/>
          <w:sz w:val="24"/>
          <w:szCs w:val="24"/>
        </w:rPr>
        <w:t>-hydroxy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mismat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reabsorption</w: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Erythropoulou-Kaltsidou&lt;/Author&gt;&lt;Year&gt;2020&lt;/Year&gt;&lt;RecNum&gt;126&lt;/RecNum&gt;&lt;DisplayText&gt;[124]&lt;/DisplayText&gt;&lt;record&gt;&lt;rec-number&gt;126&lt;/rec-number&gt;&lt;foreign-keys&gt;&lt;key app="EN" db-id="2sfsawws0259zae9r5dvpx5srv9ddrtxpatr" timestamp="1627871169"&gt;126&lt;/key&gt;&lt;/foreign-keys&gt;&lt;ref-type name="Journal Article"&gt;17&lt;/ref-type&gt;&lt;contributors&gt;&lt;authors&gt;&lt;author&gt;Erythropoulou-Kaltsidou, Anastasia&lt;/author&gt;&lt;author&gt;Polychronopoulos, Georgios&lt;/author&gt;&lt;author&gt;Tziomalos, Konstantinos&lt;/author&gt;&lt;/authors&gt;&lt;/contributors&gt;&lt;titles&gt;&lt;title&gt;Sodium-glucose co-transporter 2 inhibitors and fracture risk&lt;/title&gt;&lt;secondary-title&gt;Diabetes Therapy&lt;/secondary-title&gt;&lt;/titles&gt;&lt;periodical&gt;&lt;full-title&gt;Diabetes Therapy&lt;/full-title&gt;&lt;/periodical&gt;&lt;pages&gt;7-14&lt;/pages&gt;&lt;volume&gt;11&lt;/volume&gt;&lt;number&gt;1&lt;/number&gt;&lt;dates&gt;&lt;year&gt;2020&lt;/year&gt;&lt;/dates&gt;&lt;publisher&gt;Springer&lt;/publisher&gt;&lt;isbn&gt;1869-6961&lt;/isbn&gt;&lt;urls&gt;&lt;/urls&gt;&lt;electronic-resource-num&gt;https://doi.org/10.1007/s13300-019-00724-w&lt;/electronic-resource-num&gt;&lt;/record&gt;&lt;/Cite&gt;&lt;/EndNote&gt;</w:instrTex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5A6CC7">
        <w:rPr>
          <w:rFonts w:ascii="Book Antiqua" w:hAnsi="Book Antiqua"/>
          <w:bCs/>
          <w:noProof/>
          <w:sz w:val="24"/>
          <w:szCs w:val="24"/>
          <w:vertAlign w:val="superscript"/>
        </w:rPr>
        <w:t>1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1D5F07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ynam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small-sc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stu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measu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FGF23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PTH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1,25-dihydroxy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="008F3E40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ai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basis</w:t>
      </w:r>
      <w:proofErr w:type="gram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impli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ar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rans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ypocalcemia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e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1,25-dihydroxy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oretic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gastrointest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rve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tim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PTH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alrea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duc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med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7C3480" w:rsidRPr="009A440E">
        <w:rPr>
          <w:rFonts w:ascii="Book Antiqua" w:hAnsi="Book Antiqua"/>
          <w:bCs/>
          <w:sz w:val="24"/>
          <w:szCs w:val="24"/>
        </w:rPr>
        <w:t>phosphatemia</w:t>
      </w:r>
      <w:proofErr w:type="spellEnd"/>
      <w:r w:rsidR="007C3480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oh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ne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flue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GLT2i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ypercalciu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tempora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trans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osmo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diuresi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resol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d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5</w:t>
      </w:r>
      <w:r w:rsidR="00E226E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stu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involv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hig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p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need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elucid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metabolis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aracri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regu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lef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ventri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hypertroph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contraindic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ne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outcomes</w:t>
      </w:r>
      <w:r w:rsidR="009800E1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als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promo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degener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chang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kidney</w: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Leifheit-Nestler&lt;/Author&gt;&lt;Year&gt;2018&lt;/Year&gt;&lt;RecNum&gt;129&lt;/RecNum&gt;&lt;DisplayText&gt;[127]&lt;/DisplayText&gt;&lt;record&gt;&lt;rec-number&gt;129&lt;/rec-number&gt;&lt;foreign-keys&gt;&lt;key app="EN" db-id="2sfsawws0259zae9r5dvpx5srv9ddrtxpatr" timestamp="1627871170"&gt;129&lt;/key&gt;&lt;/foreign-keys&gt;&lt;ref-type name="Journal Article"&gt;17&lt;/ref-type&gt;&lt;contributors&gt;&lt;authors&gt;&lt;author&gt;Leifheit-Nestler, Maren&lt;/author&gt;&lt;author&gt;Haffner, Dieter&lt;/author&gt;&lt;/authors&gt;&lt;/contributors&gt;&lt;titles&gt;&lt;title&gt;Paracrine effects of FGF23 on the heart&lt;/title&gt;&lt;secondary-title&gt;Frontiers in endocrinology&lt;/secondary-title&gt;&lt;/titles&gt;&lt;periodical&gt;&lt;full-title&gt;Frontiers in endocrinology&lt;/full-title&gt;&lt;/periodical&gt;&lt;pages&gt;278&lt;/pages&gt;&lt;volume&gt;9&lt;/volume&gt;&lt;dates&gt;&lt;year&gt;2018&lt;/year&gt;&lt;/dates&gt;&lt;publisher&gt;Frontiers&lt;/publisher&gt;&lt;isbn&gt;1664-2392&lt;/isbn&gt;&lt;urls&gt;&lt;/urls&gt;&lt;electronic-resource-num&gt;https://doi.org/10.3389/fendo.2018.00278&lt;/electronic-resource-num&gt;&lt;/record&gt;&lt;/Cite&gt;&lt;/EndNote&gt;</w:instrTex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5A6CC7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855036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3038EB51" w14:textId="19984174" w:rsidR="00E226EE" w:rsidRPr="009A440E" w:rsidRDefault="009800E1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eem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owe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at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e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electroly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="000C7ACE" w:rsidRPr="009A440E">
        <w:rPr>
          <w:rFonts w:ascii="Book Antiqua" w:hAnsi="Book Antiqua"/>
          <w:bCs/>
          <w:sz w:val="24"/>
          <w:szCs w:val="24"/>
        </w:rPr>
        <w:t>flux,</w:t>
      </w:r>
      <w:proofErr w:type="gram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ignific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play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herapy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on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(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urrog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metabolism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eem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exhib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differ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ris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NVA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rial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cide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lastRenderedPageBreak/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o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min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grou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laceb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(</w:t>
      </w:r>
      <w:r w:rsidR="00A4780E" w:rsidRPr="009A440E">
        <w:rPr>
          <w:rFonts w:ascii="Book Antiqua" w:hAnsi="Book Antiqua"/>
          <w:bCs/>
          <w:sz w:val="24"/>
          <w:szCs w:val="24"/>
        </w:rPr>
        <w:t>15.4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bCs/>
          <w:i/>
          <w:sz w:val="24"/>
          <w:szCs w:val="24"/>
        </w:rPr>
        <w:t>v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1.9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m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rticip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000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tient-years;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R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 xml:space="preserve"> = </w:t>
      </w:r>
      <w:r w:rsidR="00A4780E" w:rsidRPr="009A440E">
        <w:rPr>
          <w:rFonts w:ascii="Book Antiqua" w:hAnsi="Book Antiqua"/>
          <w:bCs/>
          <w:sz w:val="24"/>
          <w:szCs w:val="24"/>
        </w:rPr>
        <w:t>1.26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95%</w:t>
      </w:r>
      <w:r w:rsidR="006C2846">
        <w:rPr>
          <w:rFonts w:ascii="Book Antiqua" w:hAnsi="Book Antiqua"/>
          <w:bCs/>
          <w:sz w:val="24"/>
          <w:szCs w:val="24"/>
        </w:rPr>
        <w:t>CI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: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.04–1.52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)</w: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131F00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Neal&lt;/Author&gt;&lt;Year&gt;2017&lt;/Year&gt;&lt;RecNum&gt;20&lt;/RecNum&gt;&lt;DisplayText&gt;[20]&lt;/DisplayText&gt;&lt;record&gt;&lt;rec-number&gt;20&lt;/rec-number&gt;&lt;foreign-keys&gt;&lt;key app="EN" db-id="2sfsawws0259zae9r5dvpx5srv9ddrtxpatr" timestamp="1627871152"&gt;20&lt;/key&gt;&lt;/foreign-keys&gt;&lt;ref-type name="Journal Article"&gt;17&lt;/ref-type&gt;&lt;contributors&gt;&lt;authors&gt;&lt;author&gt;Neal, Bruce&lt;/author&gt;&lt;author&gt;Perkovic, Vlado&lt;/author&gt;&lt;author&gt;Mahaffey, Kenneth W.&lt;/author&gt;&lt;author&gt;De Zeeuw, Dick&lt;/author&gt;&lt;author&gt;Fulcher, Greg&lt;/author&gt;&lt;author&gt;Erondu, Ngozi&lt;/author&gt;&lt;author&gt;Shaw, Wayne&lt;/author&gt;&lt;author&gt;Law, Gordon&lt;/author&gt;&lt;author&gt;Desai, Mehul&lt;/author&gt;&lt;author&gt;Matthews, David R.&lt;/author&gt;&lt;/authors&gt;&lt;/contributors&gt;&lt;titles&gt;&lt;title&gt;Canagliflozin and cardiovascular and renal events in type 2 diabetes&lt;/title&gt;&lt;secondary-title&gt;New England Journal of Medicine&lt;/secondary-title&gt;&lt;/titles&gt;&lt;periodical&gt;&lt;full-title&gt;New England Journal of Medicine&lt;/full-title&gt;&lt;/periodical&gt;&lt;pages&gt;644-657&lt;/pages&gt;&lt;volume&gt;377&lt;/volume&gt;&lt;number&gt;7&lt;/number&gt;&lt;dates&gt;&lt;year&gt;2017&lt;/year&gt;&lt;/dates&gt;&lt;publisher&gt;Mass Medical Soc&lt;/publisher&gt;&lt;isbn&gt;0028-4793&lt;/isbn&gt;&lt;urls&gt;&lt;/urls&gt;&lt;electronic-resource-num&gt;https://doi.org/10.1056/NEJMoa1611925&lt;/electronic-resource-num&gt;&lt;/record&gt;&lt;/Cite&gt;&lt;/EndNote&gt;</w:instrTex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6A1589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20]</w: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A4780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ompa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lethor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ap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mp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mploy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larg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por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agnosi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em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gend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egre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besity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ac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ssoc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="00A4780E" w:rsidRPr="009A440E">
        <w:rPr>
          <w:rFonts w:ascii="Book Antiqua" w:hAnsi="Book Antiqua"/>
          <w:bCs/>
          <w:sz w:val="24"/>
          <w:szCs w:val="24"/>
        </w:rPr>
        <w:t>calcium</w:t>
      </w:r>
      <w:proofErr w:type="gram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REDENC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ffer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is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m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tient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Nevertheles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crutiniz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rap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amificat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scus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F1A7F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62B8A" w:rsidRPr="009A440E">
        <w:rPr>
          <w:rFonts w:ascii="Book Antiqua" w:hAnsi="Book Antiqua"/>
          <w:bCs/>
          <w:sz w:val="24"/>
          <w:szCs w:val="24"/>
        </w:rPr>
        <w:t>p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86032" w:rsidRPr="009A440E">
        <w:rPr>
          <w:rFonts w:ascii="Book Antiqua" w:hAnsi="Book Antiqua"/>
          <w:bCs/>
          <w:sz w:val="24"/>
          <w:szCs w:val="24"/>
        </w:rPr>
        <w:t>cardia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86032" w:rsidRPr="009A440E">
        <w:rPr>
          <w:rFonts w:ascii="Book Antiqua" w:hAnsi="Book Antiqua"/>
          <w:bCs/>
          <w:sz w:val="24"/>
          <w:szCs w:val="24"/>
        </w:rPr>
        <w:t>electrophysiology</w:t>
      </w:r>
      <w:r w:rsidR="00A4780E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KD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ig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ansdu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essenger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ownstrea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ac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ed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eal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enefits.</w:t>
      </w:r>
    </w:p>
    <w:p w14:paraId="3AB2CCCA" w14:textId="77777777" w:rsid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707D4496" w14:textId="383F113F" w:rsidR="008C039F" w:rsidRPr="007816F7" w:rsidRDefault="005A53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CONCLUSION</w:t>
      </w:r>
    </w:p>
    <w:p w14:paraId="668568AA" w14:textId="0DFB12DD" w:rsidR="0088795A" w:rsidRPr="009A440E" w:rsidRDefault="00D70215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proofErr w:type="gramStart"/>
      <w:r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proofErr w:type="gram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ransla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iolog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kn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ide-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phosphatemia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minu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leiotrop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la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g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mentar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ore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raind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armacotherap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u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pect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ru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utwe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harmfu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rofil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Ye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mo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wor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e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d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elucid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athw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eripher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ey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phr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sl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resear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mplic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cytok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modul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ge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express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flammas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venu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revious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discov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g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n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ropell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w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shif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harmacotherapeu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op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benefi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03262453" w14:textId="78649BA0" w:rsidR="001B37E9" w:rsidRDefault="003E0A6E" w:rsidP="002A153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br w:type="page"/>
      </w:r>
      <w:r w:rsidRPr="009A440E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7387A36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Khunt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eid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eu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ert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gac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ysglycemi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cr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cr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plicati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49-3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78705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i18-0030]</w:t>
      </w:r>
    </w:p>
    <w:p w14:paraId="35955EF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Ruocco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alazzuol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er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aate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u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Hear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ai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v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7-11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70134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0741-019-09870-6]</w:t>
      </w:r>
    </w:p>
    <w:p w14:paraId="3E68355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Rangaswam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hall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lai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E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I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s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entin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r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zu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olitch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lle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onc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Culloug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eric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unci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unci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log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ndrome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assificatio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hophysiolog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gnosi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rategi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ientif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atement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From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eric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irc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840-e8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8529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61/CIR.0000000000000664]</w:t>
      </w:r>
    </w:p>
    <w:p w14:paraId="3ED42D9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Zannad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F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ssign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ndr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site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irc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929-94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35444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61/CIRCULATIONAHA.117.028814]</w:t>
      </w:r>
    </w:p>
    <w:p w14:paraId="6CE6D16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or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C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owl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i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dic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val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o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ni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a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608-261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1000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clinthera.2009.10.020]</w:t>
      </w:r>
    </w:p>
    <w:p w14:paraId="6DFC2F7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ar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bin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bo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godo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lbert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yani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lkrishn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agg-Gresha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harmaraj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ric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ckar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gg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ab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ll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p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ilper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be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lmu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r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tt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cob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J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alantar</w:t>
      </w:r>
      <w:proofErr w:type="spellEnd"/>
      <w:r w:rsidRPr="00407DAE">
        <w:rPr>
          <w:rFonts w:ascii="Book Antiqua" w:hAnsi="Book Antiqua"/>
          <w:sz w:val="24"/>
          <w:szCs w:val="24"/>
        </w:rPr>
        <w:t>-Zade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apk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tz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ovesd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urtz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avale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Culloug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ln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Z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ntez-Ra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genster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khopadhy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Nallamoth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guy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rr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'H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b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ar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ison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latt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otukuch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atkowia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v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h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aube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elews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a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hie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ooho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teffic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trej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m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entor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ile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r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oodsi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yncot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pe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irth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hahini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ste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nu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port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lastRenderedPageBreak/>
        <w:t>Epidemiolog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ni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a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6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7-A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23683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3/j.ajkd.2016.12.004]</w:t>
      </w:r>
    </w:p>
    <w:p w14:paraId="7EB4BF6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Afkaria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ch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estenba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rsc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tt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mmelfarb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creas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o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2-30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36231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681/ASN.2012070718]</w:t>
      </w:r>
    </w:p>
    <w:p w14:paraId="77203CB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Strak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Z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Giras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Lorenz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p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crement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s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our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ess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,86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naged-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tting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diovasc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5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78109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86/1475-2840-8-53]</w:t>
      </w:r>
    </w:p>
    <w:p w14:paraId="2AC6386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Ismail-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eig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F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oghiss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osiborod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nzucch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f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radigm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d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nage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flecti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Ge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er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44-10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55060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1606-017-4061-7]</w:t>
      </w:r>
    </w:p>
    <w:p w14:paraId="116DE3D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avies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tterj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hun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airment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a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oul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no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ou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w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i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1-8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38233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147/CPAA.S82008]</w:t>
      </w:r>
    </w:p>
    <w:p w14:paraId="3FCA799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ewm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n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le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eintraub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rg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wartzbard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Z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g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ndsca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tion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C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ate-of-the-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ew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ol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7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856-186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28692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jacc.2018.07.071]</w:t>
      </w:r>
    </w:p>
    <w:p w14:paraId="55A7381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raunwald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ysfunction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icio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ircl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Prog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diovas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6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8-30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3772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pcad.2019.07.003]</w:t>
      </w:r>
    </w:p>
    <w:p w14:paraId="0B1FF14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United</w:t>
      </w:r>
      <w:r w:rsidRPr="00407DAE">
        <w:rPr>
          <w:rFonts w:ascii="Book Antiqua" w:hAnsi="Book Antiqua"/>
          <w:b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States</w:t>
      </w:r>
      <w:r w:rsidRPr="00407DAE">
        <w:rPr>
          <w:rFonts w:ascii="Book Antiqua" w:hAnsi="Book Antiqua"/>
          <w:b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Food</w:t>
      </w:r>
      <w:r w:rsidRPr="00407DAE">
        <w:rPr>
          <w:rFonts w:ascii="Book Antiqua" w:hAnsi="Book Antiqua"/>
          <w:b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and</w:t>
      </w:r>
      <w:r w:rsidRPr="00407DAE">
        <w:rPr>
          <w:rFonts w:ascii="Book Antiqua" w:hAnsi="Book Antiqua"/>
          <w:b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Drug</w:t>
      </w:r>
      <w:r w:rsidRPr="00407DAE">
        <w:rPr>
          <w:rFonts w:ascii="Book Antiqua" w:hAnsi="Book Antiqua"/>
          <w:b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Administration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alu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fe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ug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rov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e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t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uida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ustr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vailab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ttps://www.fda.gov/regulatory-information/search-fda-guidance-documents/type-2-diabetes-mellitus-evaluating-safety-new-drugs-improving-glycemic-control-guidance-industry</w:t>
      </w:r>
    </w:p>
    <w:p w14:paraId="6378BEC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1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meric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iabetes</w:t>
      </w:r>
      <w:r w:rsidRPr="00407DAE">
        <w:rPr>
          <w:rFonts w:ascii="Book Antiqua" w:hAnsi="Book Antiqua"/>
          <w:b/>
          <w:bCs/>
        </w:rPr>
        <w:t xml:space="preserve"> </w:t>
      </w:r>
      <w:proofErr w:type="gramStart"/>
      <w:r w:rsidRPr="00407DAE">
        <w:rPr>
          <w:rFonts w:ascii="Book Antiqua" w:hAnsi="Book Antiqua"/>
          <w:b/>
          <w:bCs/>
          <w:sz w:val="24"/>
          <w:szCs w:val="24"/>
        </w:rPr>
        <w:t>Association.</w:t>
      </w:r>
      <w:r w:rsidRPr="00407DAE">
        <w:rPr>
          <w:rFonts w:ascii="Book Antiqua" w:hAnsi="Book Antiqua"/>
          <w:sz w:val="24"/>
          <w:szCs w:val="24"/>
        </w:rPr>
        <w:t>.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9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armacolog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pproach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e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tandard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of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ica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-2020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98-S11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86275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20-S009]</w:t>
      </w:r>
    </w:p>
    <w:p w14:paraId="2A3B03A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meric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iabetes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ssociat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dendu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9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armacolog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pproach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e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tandard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of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ica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-2020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43(Suppl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</w:t>
      </w:r>
      <w:proofErr w:type="gramStart"/>
      <w:r w:rsidRPr="00407DAE">
        <w:rPr>
          <w:rFonts w:ascii="Book Antiqua" w:hAnsi="Book Antiqua"/>
          <w:sz w:val="24"/>
          <w:szCs w:val="24"/>
        </w:rPr>
        <w:t>):S</w:t>
      </w:r>
      <w:proofErr w:type="gramEnd"/>
      <w:r w:rsidRPr="00407DAE">
        <w:rPr>
          <w:rFonts w:ascii="Book Antiqua" w:hAnsi="Book Antiqua"/>
          <w:sz w:val="24"/>
          <w:szCs w:val="24"/>
        </w:rPr>
        <w:t>98-S110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7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50383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20-ad08a]</w:t>
      </w:r>
    </w:p>
    <w:p w14:paraId="3506E13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as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R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re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irtc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ow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Januzz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lyan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osiborod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agwir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r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Neumill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er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pe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sens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cis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hw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v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i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With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po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eric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lleg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log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lu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versigh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mitte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ol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7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117-114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77126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jacc.2020.05.037]</w:t>
      </w:r>
    </w:p>
    <w:p w14:paraId="63FB283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avaneeth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ounga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aramor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CN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eerspin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rs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e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icho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Olow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adusk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nd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tt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n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lke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ytvy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ai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unnicliff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we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nell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e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arle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ossin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hun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nage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nop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DIG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acti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uidelin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n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er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7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85-39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16622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7326/M20-5938]</w:t>
      </w:r>
    </w:p>
    <w:p w14:paraId="35429E0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Zinma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n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ch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tche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luhm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nte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attheu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evin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han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oerl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roed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nzucch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-RE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vestiga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gliflozi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7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17-212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63789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6/NEJMoa1504720]</w:t>
      </w:r>
    </w:p>
    <w:p w14:paraId="57B5101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Wiviott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z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onac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osenzo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h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lver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lnik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ud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F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rph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ha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i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Gui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ld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P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uf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Gause</w:t>
      </w:r>
      <w:proofErr w:type="spellEnd"/>
      <w:r w:rsidRPr="00407DAE">
        <w:rPr>
          <w:rFonts w:ascii="Book Antiqua" w:hAnsi="Book Antiqua"/>
          <w:sz w:val="24"/>
          <w:szCs w:val="24"/>
        </w:rPr>
        <w:t>-Nil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A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edrik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han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angkild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abatin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CLARE–TIM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5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vestiga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8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47-35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41560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6/NEJMoa1812389]</w:t>
      </w:r>
    </w:p>
    <w:p w14:paraId="58362561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eal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erkovic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haff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euw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lch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rond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a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sa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tthew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VA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gra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llabor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rou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7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44-65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60560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6/NEJMoa1611925]</w:t>
      </w:r>
    </w:p>
    <w:p w14:paraId="3044E5D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Perkovic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V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rd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ompoin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eerspin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L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haryt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dward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garw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kri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n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puan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euw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ree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v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lloc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eel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Yav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inm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inin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en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haff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W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ED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vestiga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phropath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8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295-230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99026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6/NEJMoa1811744]</w:t>
      </w:r>
    </w:p>
    <w:p w14:paraId="5E32164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Rabizadeh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Nakhjavan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steghama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nefi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rr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ew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8435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37217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5812/ijem.84353]</w:t>
      </w:r>
    </w:p>
    <w:p w14:paraId="428DDCA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henoy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V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Nagaraj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hojaraj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abh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angaswam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transporter-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n-steroid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neralocorticoi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ept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agonist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her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phroprote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yo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in-angiotens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ste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lockad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og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Carlton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58-87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417619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nep.13917]</w:t>
      </w:r>
    </w:p>
    <w:p w14:paraId="5757400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ryant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oul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W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imul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UT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ansloc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-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z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t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everything!.</w:t>
      </w:r>
      <w:proofErr w:type="gramEnd"/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pin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el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i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6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-3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18254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ceb.2020.02.006]</w:t>
      </w:r>
    </w:p>
    <w:p w14:paraId="4940E17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5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Vardeny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O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wee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ot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ven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82-18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49411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amjmed.2019.08.013]</w:t>
      </w:r>
    </w:p>
    <w:p w14:paraId="5916EC5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Nespoux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Vallo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pdate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pin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0-19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81575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97/MNH.0000000000000584]</w:t>
      </w:r>
    </w:p>
    <w:p w14:paraId="5F75E2C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Weir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R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Januszewicz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lbe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Vijapurka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l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inin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loo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s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ver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l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smo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ure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tra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olu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Greenwich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75-88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32903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jch.12425]</w:t>
      </w:r>
    </w:p>
    <w:p w14:paraId="488AD5D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anak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kan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ijim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ub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ruya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shimo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akaw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g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agak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k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c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ffec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-In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ansi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r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olu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lastRenderedPageBreak/>
        <w:t>Incr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dv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36-4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98149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2325-016-0457-8]</w:t>
      </w:r>
    </w:p>
    <w:p w14:paraId="1139C31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2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atel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ck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rederich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aurin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er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hn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L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uyc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ncus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alu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smo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ure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olu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ple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(T2DM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eiv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rtugliflozi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6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b18-1169-P]</w:t>
      </w:r>
    </w:p>
    <w:p w14:paraId="6FFE0F1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407DAE">
        <w:rPr>
          <w:rFonts w:ascii="Book Antiqua" w:hAnsi="Book Antiqua"/>
          <w:sz w:val="24"/>
          <w:szCs w:val="24"/>
        </w:rPr>
        <w:t>3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al</w:t>
      </w:r>
      <w:proofErr w:type="gram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rt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eidgraaf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ng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opez-Villalobo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cob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alab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rche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-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omer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ltr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lth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t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omest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Anim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7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637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5853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domaniend.2019.07.004]</w:t>
      </w:r>
    </w:p>
    <w:p w14:paraId="0096A98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Ferrannin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ld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rascer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stiarrag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arsott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leric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uscell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nd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eton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pon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With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71-77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32578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16-2724]</w:t>
      </w:r>
    </w:p>
    <w:p w14:paraId="2EF13E6F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u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y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l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y,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when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w?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wis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Wkl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5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2034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92079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4414/smw.2020.20341]</w:t>
      </w:r>
    </w:p>
    <w:p w14:paraId="77F5053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Kandur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R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ovvur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nsriviji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hongprayoo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Vallabhajosyul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ivovarov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I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hewchara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Garl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dau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heungpasitpor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84693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90/jcm9092723]</w:t>
      </w:r>
    </w:p>
    <w:p w14:paraId="0DD6BD2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O'Mear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er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With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je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69-6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45036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cjca.2021.01.005]</w:t>
      </w:r>
    </w:p>
    <w:p w14:paraId="0222737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5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Nashaw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eik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ttish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Ghal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ilt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ural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tone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-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e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tera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c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Hear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ai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v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43-65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16933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0741-020-10046-w]</w:t>
      </w:r>
    </w:p>
    <w:p w14:paraId="7EB4FD03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3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alim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kud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ag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oe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mabukur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at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e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t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pragliflozi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v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lec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elior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thel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ysfun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reptozotocin-In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u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ron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diovas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8339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89/fcvm.2016.00043]</w:t>
      </w:r>
    </w:p>
    <w:p w14:paraId="005B594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bdul-Ghan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a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ilt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eFronz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ss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arn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-RE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17-72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20837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16-0041]</w:t>
      </w:r>
    </w:p>
    <w:p w14:paraId="4B7D971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awad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z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shimo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Onish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kay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ma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niguc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Yasak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ha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wa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gliflozin'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elior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las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glycerid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thel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ove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ron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te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Atheroscle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rom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44-65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63109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5551/jat.50807]</w:t>
      </w:r>
    </w:p>
    <w:p w14:paraId="2C1A4F6F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3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Thrailkill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n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y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ttigan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ckre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h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ppugan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umpk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wlk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L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rov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loo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v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BA/2J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c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1-10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621199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bone.2015.07.025]</w:t>
      </w:r>
    </w:p>
    <w:p w14:paraId="086623C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dil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h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la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enka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andh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hos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ar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i-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ug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sm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id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ie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p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6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328-134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13209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pharep.2017.05.008]</w:t>
      </w:r>
    </w:p>
    <w:p w14:paraId="5177439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Thrailkill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n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ppugan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pesc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alaitzoglo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wlk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y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rr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e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ysreg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allyH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d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2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l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rtiall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ficit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4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1562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8907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bone.2020.115625]</w:t>
      </w:r>
    </w:p>
    <w:p w14:paraId="6768B77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ilezikia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P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t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sisk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lidor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lliv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senth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alu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ne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ns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iomark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With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0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4-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658023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210/jc.2015-1860]</w:t>
      </w:r>
    </w:p>
    <w:p w14:paraId="3753589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4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Fralick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neeweis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delmei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atorn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f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iti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n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er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7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26140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7326/L19-0320]</w:t>
      </w:r>
    </w:p>
    <w:p w14:paraId="137AD5E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Zhou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Z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rd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erkovic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tthew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haff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euw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lch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sa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mp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t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ividual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ul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VA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gram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ologi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6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854-186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39984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00125-019-4955-5]</w:t>
      </w:r>
    </w:p>
    <w:p w14:paraId="6A6CBD1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Zhang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Xion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i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i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g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-In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fic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moo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sc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LR4/NF-</w:t>
      </w:r>
      <w:proofErr w:type="spellStart"/>
      <w:r w:rsidRPr="00407DAE">
        <w:rPr>
          <w:rFonts w:ascii="Book Antiqua" w:hAnsi="Book Antiqua"/>
          <w:sz w:val="24"/>
          <w:szCs w:val="24"/>
        </w:rPr>
        <w:t>κ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gna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hwa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lood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Pres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205-121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22797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9/000485874]</w:t>
      </w:r>
    </w:p>
    <w:p w14:paraId="689FABD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Voelkl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gli-Spichti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lesut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g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flammation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ut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n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twe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s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ci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Lond</w:t>
      </w:r>
      <w:proofErr w:type="spellEnd"/>
      <w:r w:rsidRPr="00407DAE">
        <w:rPr>
          <w:rFonts w:ascii="Book Antiqua" w:hAnsi="Book Antiqua"/>
          <w:i/>
          <w:iCs/>
          <w:sz w:val="24"/>
          <w:szCs w:val="24"/>
        </w:rPr>
        <w:t>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-22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41608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42/CS20190895]</w:t>
      </w:r>
    </w:p>
    <w:p w14:paraId="5091558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onell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ck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feff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urh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olesterol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And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urr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vestigato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twe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v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op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ron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irc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627-263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62469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61/CIRCULATIONAHA.105.553198]</w:t>
      </w:r>
    </w:p>
    <w:p w14:paraId="728B6C91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Wang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o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bin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glyc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fic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ultur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or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moo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sc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xp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63-8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6518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892/etm.2018.7024]</w:t>
      </w:r>
    </w:p>
    <w:p w14:paraId="69D0E3E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4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row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B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plication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op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ew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v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74-68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68664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174/1573399815666191104113236]</w:t>
      </w:r>
    </w:p>
    <w:p w14:paraId="0DC4A82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0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lau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a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w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iagg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l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F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righ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rnste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urvil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lli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th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yl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gg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/1,25-dihydroxyvitam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/P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x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lth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olunte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ndomiz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ossov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CI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sigh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66993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72/jci.insight.99123]</w:t>
      </w:r>
    </w:p>
    <w:p w14:paraId="4C72DA3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ong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etrykiv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averm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n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erwaarde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euw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akk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L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eerspin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rs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ircul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rk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meostasi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o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6-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55910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215/CJN.04530418]</w:t>
      </w:r>
    </w:p>
    <w:p w14:paraId="6D2992B1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oo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Y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Jo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u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jur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-stag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spitaliz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M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53365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86/s12882-019-1556-y]</w:t>
      </w:r>
    </w:p>
    <w:p w14:paraId="6EED8B0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Orteg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ardell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roan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Vaneerd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ibody-medi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GF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cre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uc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l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omagnes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ce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p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29288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4814/phy2.13176]</w:t>
      </w:r>
    </w:p>
    <w:p w14:paraId="29FB9FF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4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arzilay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I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v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hos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s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h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inhor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ush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helto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righ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LLHA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llabor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earc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rou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pi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GF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g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termina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tens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ul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ou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omplicati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30-83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03001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jdiacomp.2018.07.003]</w:t>
      </w:r>
    </w:p>
    <w:p w14:paraId="35350D3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im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handar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m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cob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alantar</w:t>
      </w:r>
      <w:proofErr w:type="spellEnd"/>
      <w:r w:rsidRPr="00407DAE">
        <w:rPr>
          <w:rFonts w:ascii="Book Antiqua" w:hAnsi="Book Antiqua"/>
          <w:sz w:val="24"/>
          <w:szCs w:val="24"/>
        </w:rPr>
        <w:t>-Zade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.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Phosphorus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bj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rm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ct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2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1-31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3756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amjmed.2012.08.018]</w:t>
      </w:r>
    </w:p>
    <w:p w14:paraId="4F48D73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O'Seaghdh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C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w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unt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a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x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di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cid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-stag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Transpla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85-289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29281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93/</w:t>
      </w:r>
      <w:proofErr w:type="spellStart"/>
      <w:r w:rsidRPr="00407DAE">
        <w:rPr>
          <w:rFonts w:ascii="Book Antiqua" w:hAnsi="Book Antiqua"/>
          <w:sz w:val="24"/>
          <w:szCs w:val="24"/>
        </w:rPr>
        <w:t>ndt</w:t>
      </w:r>
      <w:proofErr w:type="spellEnd"/>
      <w:r w:rsidRPr="00407DAE">
        <w:rPr>
          <w:rFonts w:ascii="Book Antiqua" w:hAnsi="Book Antiqua"/>
          <w:sz w:val="24"/>
          <w:szCs w:val="24"/>
        </w:rPr>
        <w:t>/gfq808]</w:t>
      </w:r>
    </w:p>
    <w:p w14:paraId="38742EF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upt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con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rx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lli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-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ev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489-449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535605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210/jc.2004-0724]</w:t>
      </w:r>
    </w:p>
    <w:p w14:paraId="5C3AB47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cKenn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owl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wom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lba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ndling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epend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ircul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T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u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BMR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Pl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1043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61510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2/jbm4.10437]</w:t>
      </w:r>
    </w:p>
    <w:p w14:paraId="532A00F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5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Ärnlöv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l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undström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ngelsso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r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rs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ne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s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lastRenderedPageBreak/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holog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o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81-78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33504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215/CJN.09570912]</w:t>
      </w:r>
    </w:p>
    <w:p w14:paraId="0D72CA83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u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X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lotho/FGF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x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Basel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5-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78556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9/000452880]</w:t>
      </w:r>
    </w:p>
    <w:p w14:paraId="07CFB67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Vogt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I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ff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eifheit-Nestl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-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K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Toxin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Basel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69886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90/toxins11110647]</w:t>
      </w:r>
    </w:p>
    <w:p w14:paraId="4697D9E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Silswal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ouchberr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ni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Carth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re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bb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ack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rectl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ai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thelium-depend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sorelax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creas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peroxi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vel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itr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xi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ioavailabilit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0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426-E43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05340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endo.00264.2014]</w:t>
      </w:r>
    </w:p>
    <w:p w14:paraId="4A8E871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Zinma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nzucch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ch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n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errar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tche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luhm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nte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empthorne-Raw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w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han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oerl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roed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C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tional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sig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asel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racteristic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ndomize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lacebo-controll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(EMPA-RE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™)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diovasc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494300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86/1475-2840-13-102]</w:t>
      </w:r>
    </w:p>
    <w:p w14:paraId="58E1954F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4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Inzucch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inm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tche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n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errannin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humach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moo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Ohneber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ohans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eorg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nte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luhm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ch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?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igh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di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aly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PA-RE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CO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56-36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20358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337/dc17-1096]</w:t>
      </w:r>
    </w:p>
    <w:p w14:paraId="6129DFA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5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Pirklbauer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upar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ch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auding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orazz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allaber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Leier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y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chrame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nrave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o-protec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xim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b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na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1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449-F4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53964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renal.00431.2018]</w:t>
      </w:r>
    </w:p>
    <w:p w14:paraId="1E74D47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Yana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atsuyayam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ssib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chanis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noprotectiv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ev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rythropoiet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duct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78-17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09023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4740/jocmr2857w]</w:t>
      </w:r>
    </w:p>
    <w:p w14:paraId="0308B7A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aruyam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kashi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gum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kam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hn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tsunomiy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rukaw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e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rov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rythropoie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lastRenderedPageBreak/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Tech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13-7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38572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89/dia.2019.0212]</w:t>
      </w:r>
    </w:p>
    <w:p w14:paraId="007B096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ambers</w:t>
      </w:r>
      <w:r w:rsidRPr="00407DAE">
        <w:rPr>
          <w:rFonts w:ascii="Book Antiqua" w:hAnsi="Book Antiqua"/>
          <w:b/>
          <w:bCs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Heerspink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eeuw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sli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s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ucose-regul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u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ur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perti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bj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53-8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6684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dom.12127]</w:t>
      </w:r>
    </w:p>
    <w:p w14:paraId="0B250FB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6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Che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lliam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ora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g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hal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ed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uantit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C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iss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press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fi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e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l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mil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mbe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57-9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212774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3300-010-0006-4]</w:t>
      </w:r>
    </w:p>
    <w:p w14:paraId="27D9832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0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ross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a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opp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utritio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p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pound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od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p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tu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d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od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ring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7-97</w:t>
      </w:r>
    </w:p>
    <w:p w14:paraId="5E89FA91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row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B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zzaq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morigenesi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Biochim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Biophy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cta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v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nc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86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3-30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6845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bbcan.2018.04.007]</w:t>
      </w:r>
    </w:p>
    <w:p w14:paraId="6E5E78F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2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Erem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zzaq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merg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ob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l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cern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Histochem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el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i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5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11-71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15978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00418-018-1711-8]</w:t>
      </w:r>
    </w:p>
    <w:p w14:paraId="3952C7D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Ohnish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zzaq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en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vid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celer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mmali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ging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ASEB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562-357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41849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96/fj.09-152488]</w:t>
      </w:r>
    </w:p>
    <w:p w14:paraId="37C83F9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4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DeFronzo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oldber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gu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ectroly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anspor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ves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7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3-9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93221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72/JCI108463]</w:t>
      </w:r>
    </w:p>
    <w:p w14:paraId="183D6E1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eterse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F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ul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tiolog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istanc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10-S1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656394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amjmed.2006.01.009]</w:t>
      </w:r>
    </w:p>
    <w:p w14:paraId="07B4113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Bhell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asa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inick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sting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L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rbab</w:t>
      </w:r>
      <w:proofErr w:type="spellEnd"/>
      <w:r w:rsidRPr="00407DAE">
        <w:rPr>
          <w:rFonts w:ascii="Book Antiqua" w:hAnsi="Book Antiqua"/>
          <w:sz w:val="24"/>
          <w:szCs w:val="24"/>
        </w:rPr>
        <w:t>-Zade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ams-</w:t>
      </w:r>
      <w:proofErr w:type="spellStart"/>
      <w:r w:rsidRPr="00407DAE">
        <w:rPr>
          <w:rFonts w:ascii="Book Antiqua" w:hAnsi="Book Antiqua"/>
          <w:sz w:val="24"/>
          <w:szCs w:val="24"/>
        </w:rPr>
        <w:t>Hue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acin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ba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lm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wcom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v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normal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emodynamic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pon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erci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erv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je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ur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Hear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ai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296-130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97999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93/</w:t>
      </w:r>
      <w:proofErr w:type="spellStart"/>
      <w:r w:rsidRPr="00407DAE">
        <w:rPr>
          <w:rFonts w:ascii="Book Antiqua" w:hAnsi="Book Antiqua"/>
          <w:sz w:val="24"/>
          <w:szCs w:val="24"/>
        </w:rPr>
        <w:t>eurjhf</w:t>
      </w:r>
      <w:proofErr w:type="spellEnd"/>
      <w:r w:rsidRPr="00407DAE">
        <w:rPr>
          <w:rFonts w:ascii="Book Antiqua" w:hAnsi="Book Antiqua"/>
          <w:sz w:val="24"/>
          <w:szCs w:val="24"/>
        </w:rPr>
        <w:t>/hfr133]</w:t>
      </w:r>
    </w:p>
    <w:p w14:paraId="2206183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7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Haseler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g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chard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elet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sc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creat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cove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ercise-train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pend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vailabilit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pp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1985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9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-201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3683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jappl.1999.86.6.2013]</w:t>
      </w:r>
    </w:p>
    <w:p w14:paraId="5EDAF12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ipley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ark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mid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rtinez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ttl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l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dul-Ghan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path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eFronz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elet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usc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creat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centr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uantit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age-bas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-3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ectroscop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1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229-E23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50943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endo.00426.2017]</w:t>
      </w:r>
    </w:p>
    <w:p w14:paraId="10617D5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7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Vervloet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G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n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llegooije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ven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60-107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58063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kint.2017.11.036]</w:t>
      </w:r>
    </w:p>
    <w:p w14:paraId="07116FB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o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X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chanism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fic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o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3-21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809436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681/ASN.2007080854]</w:t>
      </w:r>
    </w:p>
    <w:p w14:paraId="42F74014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aufma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P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asi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noh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ysiolog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omer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ltr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t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u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2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: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tatPearl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Internet]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s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l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(FL):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tatPearl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ublishing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n-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763208]</w:t>
      </w:r>
    </w:p>
    <w:p w14:paraId="22622A7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u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e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ei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tens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K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urricul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7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20-13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8983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3/j.ajkd.2018.12.044]</w:t>
      </w:r>
    </w:p>
    <w:p w14:paraId="2B04D47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Sat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nt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hlaic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mpath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rvo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ste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d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tens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ron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Lausanne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8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65141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89/fmed.2018.00082]</w:t>
      </w:r>
    </w:p>
    <w:p w14:paraId="735828B4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Fram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inford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chanosensi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nso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ffer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rv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ympathoinhibitor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o-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flex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mpath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utflo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triuresi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loo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s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gulation.</w:t>
      </w:r>
      <w:r w:rsidRPr="00407DAE">
        <w:rPr>
          <w:rFonts w:ascii="Book Antiqua" w:hAnsi="Book Antiqua"/>
          <w:i/>
        </w:rPr>
        <w:t xml:space="preserve"> </w:t>
      </w:r>
      <w:r w:rsidRPr="00407DAE">
        <w:rPr>
          <w:rFonts w:ascii="Book Antiqua" w:hAnsi="Book Antiqua"/>
          <w:i/>
          <w:sz w:val="24"/>
          <w:szCs w:val="24"/>
        </w:rPr>
        <w:t>FASEB</w:t>
      </w:r>
      <w:r w:rsidRPr="00407DAE">
        <w:rPr>
          <w:rFonts w:ascii="Book Antiqua" w:hAnsi="Book Antiqua"/>
          <w:i/>
        </w:rPr>
        <w:t xml:space="preserve"> </w:t>
      </w:r>
      <w:r w:rsidRPr="00407DAE">
        <w:rPr>
          <w:rFonts w:ascii="Book Antiqua" w:hAnsi="Book Antiqua"/>
          <w:i/>
          <w:sz w:val="24"/>
          <w:szCs w:val="24"/>
        </w:rPr>
        <w:t>J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sz w:val="24"/>
          <w:szCs w:val="24"/>
        </w:rPr>
        <w:t>3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18-718</w:t>
      </w:r>
    </w:p>
    <w:p w14:paraId="181E802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anaka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Okus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osstal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twe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rvo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ste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66-47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00106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kint.2019.10.032]</w:t>
      </w:r>
    </w:p>
    <w:p w14:paraId="6527D85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opp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UC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m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iBon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F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norena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flex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u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pon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psilate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tralate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pons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8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4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507-F51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05100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renal.1985.249.</w:t>
      </w:r>
      <w:proofErr w:type="gramStart"/>
      <w:r w:rsidRPr="00407DAE">
        <w:rPr>
          <w:rFonts w:ascii="Book Antiqua" w:hAnsi="Book Antiqua"/>
          <w:sz w:val="24"/>
          <w:szCs w:val="24"/>
        </w:rPr>
        <w:t>4.F</w:t>
      </w:r>
      <w:proofErr w:type="gramEnd"/>
      <w:r w:rsidRPr="00407DAE">
        <w:rPr>
          <w:rFonts w:ascii="Book Antiqua" w:hAnsi="Book Antiqua"/>
          <w:sz w:val="24"/>
          <w:szCs w:val="24"/>
        </w:rPr>
        <w:t>507]</w:t>
      </w:r>
    </w:p>
    <w:p w14:paraId="44A3A94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7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Okus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s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ac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rge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eur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flex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ircui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mun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a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v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69-68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97058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38/nrneph.2017.132]</w:t>
      </w:r>
    </w:p>
    <w:p w14:paraId="55A28FB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8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Lovshi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lbe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asonab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ihypertens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ug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noprotective</w:t>
      </w:r>
      <w:proofErr w:type="spellEnd"/>
      <w:r w:rsidRPr="00407DAE">
        <w:rPr>
          <w:rFonts w:ascii="Book Antiqua" w:hAnsi="Book Antiqua"/>
          <w:sz w:val="24"/>
          <w:szCs w:val="24"/>
        </w:rPr>
        <w:t>?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p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5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89347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1906-015-0551-3]</w:t>
      </w:r>
    </w:p>
    <w:p w14:paraId="587047C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8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Carbon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x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L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VA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gram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licati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duc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ardiovasc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13819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86/s12933-019-0869-2]</w:t>
      </w:r>
    </w:p>
    <w:p w14:paraId="667E978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0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Sakaguch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uji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oj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yas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akug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sek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subakiha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sak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mmitt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gist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pane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cie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ly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rap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difi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rtal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phosphat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ndergo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modialysi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ho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Lo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1162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54549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371/journal.pone.0116273]</w:t>
      </w:r>
    </w:p>
    <w:p w14:paraId="2186ED2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ang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obb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Zha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ev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soci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GLT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-analy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andomised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troll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ial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ologi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46-25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62810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00125-016-4101-6]</w:t>
      </w:r>
    </w:p>
    <w:p w14:paraId="5044E15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guye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T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u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w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o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ederkeh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ollheim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r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tochond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xida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res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dia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gh-phosphate-induc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creto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popto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-secre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0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933-E94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85200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endo.00009.2015]</w:t>
      </w:r>
    </w:p>
    <w:p w14:paraId="7D8576D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Ruan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rinivas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opra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ren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vel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oti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tima-med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icknes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ymptoma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o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ul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(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galus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)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0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93-79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81611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amjcard.2010.05.004]</w:t>
      </w:r>
    </w:p>
    <w:p w14:paraId="042DAEDE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arc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usber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llebr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ustemey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ittkowsk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avenstäd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creas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orga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uc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thel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popto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itro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na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9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1381-F138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83852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ajprenal.00003.2008]</w:t>
      </w:r>
    </w:p>
    <w:p w14:paraId="679A1F23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arc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S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öni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oc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iesin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llebr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U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eierman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u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ml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öhl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uc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obk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ümper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Oberleith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ausber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lastRenderedPageBreak/>
        <w:t>Pavenstäd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ig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rectl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thel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wnregul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nex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I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8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3-22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291398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38/ki.2012.300]</w:t>
      </w:r>
    </w:p>
    <w:p w14:paraId="1EA96D2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Ix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ral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Adeney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L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uprez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enn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iscovick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estenba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r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centration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te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iffnes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mo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ividual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rm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der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S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o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eph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609-61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21166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2215/CJN.04100808]</w:t>
      </w:r>
    </w:p>
    <w:p w14:paraId="64CDA9DD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7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Zuo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u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emmelgar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es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M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il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serv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je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ion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fin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n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O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O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pp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1985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5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944-9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597745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52/japplphysiol.01149.2014]</w:t>
      </w:r>
    </w:p>
    <w:p w14:paraId="40FA79A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Vazzana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N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Ranall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uccurull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avì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rombosi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romb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2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2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71-37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219718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thromres.2011.11.052]</w:t>
      </w:r>
    </w:p>
    <w:p w14:paraId="641A9506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9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Tse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i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ac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xyg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ecie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ndoplasm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ticul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res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tochondr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ysfunction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n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a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rhythmogenesi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ront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53624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89/fphys.2016.00313]</w:t>
      </w:r>
    </w:p>
    <w:p w14:paraId="6AD3E35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at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k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hnis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amashi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akad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an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ann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suchid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-transporter-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air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entri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polariz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op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Diabet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4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367-137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70386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dme.13424]</w:t>
      </w:r>
    </w:p>
    <w:p w14:paraId="5DC56A7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Jeong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rd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rghe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ovar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A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udl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res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ac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xyg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pecie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rrhythmi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el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2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54-46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197862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yjmcc.2011.09.018]</w:t>
      </w:r>
    </w:p>
    <w:p w14:paraId="7992BD7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i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e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R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o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u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r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Yim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o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r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ti-diabe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u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duc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asodi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tiv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K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Kv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ne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Life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c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9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6-5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40979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lfs.2018.01.032]</w:t>
      </w:r>
    </w:p>
    <w:p w14:paraId="0D7C1ED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10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H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nn-</w:t>
      </w:r>
      <w:proofErr w:type="spellStart"/>
      <w:r w:rsidRPr="00407DAE">
        <w:rPr>
          <w:rFonts w:ascii="Book Antiqua" w:hAnsi="Book Antiqua"/>
          <w:sz w:val="24"/>
          <w:szCs w:val="24"/>
        </w:rPr>
        <w:t>Collu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Eda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zzaq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lev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dia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tens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o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bnorm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lifer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cess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el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ath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sz w:val="24"/>
          <w:szCs w:val="24"/>
        </w:rPr>
        <w:t>bioRxiv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01/2020.01.02.892638]</w:t>
      </w:r>
    </w:p>
    <w:p w14:paraId="6DB8851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alik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tchvarov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asurement,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interpretation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tent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persio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ol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749-176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109264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s0735-1097(00)00962-1]</w:t>
      </w:r>
    </w:p>
    <w:p w14:paraId="5AD75CEF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al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F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kri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ario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vid-Ne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guero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j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sisk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inin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.</w:t>
      </w:r>
      <w:r w:rsidRPr="00407DAE">
        <w:rPr>
          <w:rFonts w:ascii="Book Antiqua" w:hAnsi="Book Antiqua"/>
        </w:rPr>
        <w:t xml:space="preserve"> </w:t>
      </w:r>
      <w:proofErr w:type="gramStart"/>
      <w:r w:rsidRPr="00407DAE">
        <w:rPr>
          <w:rFonts w:ascii="Book Antiqua" w:hAnsi="Book Antiqua"/>
          <w:sz w:val="24"/>
          <w:szCs w:val="24"/>
        </w:rPr>
        <w:t>Efficacy</w:t>
      </w:r>
      <w:proofErr w:type="gram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fe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bj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63-4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46459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dom.12090]</w:t>
      </w:r>
    </w:p>
    <w:p w14:paraId="13152DE5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al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F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kri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ariou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Nie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vid-Ne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u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Waj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guero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i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a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Usiski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eining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300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roup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icac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afe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n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v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5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eek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llit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4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16-102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496570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dom.12348]</w:t>
      </w:r>
    </w:p>
    <w:p w14:paraId="2E8E615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Del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obb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LC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am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livei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tt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hiuv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ozaffaria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irculat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stemat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view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-analy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spectiv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i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m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lin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Nut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3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8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60-17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7195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945/ajcn.112.053132]</w:t>
      </w:r>
    </w:p>
    <w:p w14:paraId="27391475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Sakaguch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man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Isak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oxic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im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terven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tudi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utr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17818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90/nu9020112]</w:t>
      </w:r>
    </w:p>
    <w:p w14:paraId="53D29BC7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0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Fischer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PW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iroux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potas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ump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at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Nut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87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7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91-209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82672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93/</w:t>
      </w:r>
      <w:proofErr w:type="spellStart"/>
      <w:r w:rsidRPr="00407DAE">
        <w:rPr>
          <w:rFonts w:ascii="Book Antiqua" w:hAnsi="Book Antiqua"/>
          <w:sz w:val="24"/>
          <w:szCs w:val="24"/>
        </w:rPr>
        <w:t>jn</w:t>
      </w:r>
      <w:proofErr w:type="spellEnd"/>
      <w:r w:rsidRPr="00407DAE">
        <w:rPr>
          <w:rFonts w:ascii="Book Antiqua" w:hAnsi="Book Antiqua"/>
          <w:sz w:val="24"/>
          <w:szCs w:val="24"/>
        </w:rPr>
        <w:t>/117.12.2091]</w:t>
      </w:r>
    </w:p>
    <w:p w14:paraId="51AF01E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0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DiNicolantonio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'Keef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ls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bclin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ficiency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incip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riv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vas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ubl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l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risi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Open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Hear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0006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38742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36/openhrt-2017-000668]</w:t>
      </w:r>
    </w:p>
    <w:p w14:paraId="41E7CD62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11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ato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k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urukaw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tsu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ias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hnis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anno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iur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ongitudi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mpa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apaglifloz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entri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polariz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terogeneit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i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Investig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0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593-159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09025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jdi.13063]</w:t>
      </w:r>
    </w:p>
    <w:p w14:paraId="74BF0EBA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aghav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hma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lyca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lbum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ron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ease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thophysiolog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nection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Synd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2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463-4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39625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dsx.2018.01.002]</w:t>
      </w:r>
    </w:p>
    <w:p w14:paraId="60A4E583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3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Piur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occh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ll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rt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Ficar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V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Manon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uccott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V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Pinott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i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azzola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besit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c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yndrome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utrien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4993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90/nu13020320]</w:t>
      </w:r>
    </w:p>
    <w:p w14:paraId="3105BAAB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Curry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JN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SL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nd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dv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hronic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Kidney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36-24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7936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53/j.ackd.2018.01.003]</w:t>
      </w:r>
    </w:p>
    <w:p w14:paraId="43D6F110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Franken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GAC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dell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indel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J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aaij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HF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chanism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upl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absorp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t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volute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ubul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idney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Acta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Oxf</w:t>
      </w:r>
      <w:proofErr w:type="spellEnd"/>
      <w:r w:rsidRPr="00407DAE">
        <w:rPr>
          <w:rFonts w:ascii="Book Antiqua" w:hAnsi="Book Antiqua"/>
          <w:i/>
          <w:iCs/>
          <w:sz w:val="24"/>
          <w:szCs w:val="24"/>
        </w:rPr>
        <w:t>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3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1352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2603001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111/apha.13528]</w:t>
      </w:r>
    </w:p>
    <w:p w14:paraId="27EABC7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6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Kostov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K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agnes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ficienc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chanism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sista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abetes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ocusi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ocess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s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ecre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ignaling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In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Sc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88980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90/ijms20061351]</w:t>
      </w:r>
    </w:p>
    <w:p w14:paraId="734D1045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7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Tinaw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orde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sm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ocalcemi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ypercalcemia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eu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1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3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124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5428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7759/cureus.12420]</w:t>
      </w:r>
    </w:p>
    <w:p w14:paraId="6E762E9C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8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Grandi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E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squalini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S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Cors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aza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Severi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oretic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vestig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c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tenti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ur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ependenc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xtracell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2+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uma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rdiomyocyte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Cell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46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32-34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12132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16/j.yjmcc.2008.12.002]</w:t>
      </w:r>
    </w:p>
    <w:p w14:paraId="46E70724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19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Zühlke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RD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it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S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Deisseroth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sien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W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u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modul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uppor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th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activ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acilit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-typ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alciu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hannel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Na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99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39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59-16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33584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38/20200]</w:t>
      </w:r>
    </w:p>
    <w:p w14:paraId="2809BC48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2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e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Y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Zhao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i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ang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Y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u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X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-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o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tabolism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ront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51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067096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89/fphar.2018.01517]</w:t>
      </w:r>
    </w:p>
    <w:p w14:paraId="1888E595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lastRenderedPageBreak/>
        <w:t>121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Erythropoulou-Kaltsidou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A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olychronopoulo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G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Tziomalos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odium-Glucos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-Transport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hibitor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actur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isk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Diabetes</w:t>
      </w:r>
      <w:r w:rsidRPr="00407DAE">
        <w:rPr>
          <w:rFonts w:ascii="Book Antiqua" w:hAnsi="Book Antiqua"/>
          <w:i/>
          <w:iCs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20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1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-14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734830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13300-019-00724-w]</w:t>
      </w:r>
    </w:p>
    <w:p w14:paraId="56DC4D4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22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Burnett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S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Gunawardene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SC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Bringhurst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R,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Jüppner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e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inkelste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JS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Regulat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-termina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tac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-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b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etary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at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i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e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women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J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one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iner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06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21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187-119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6869716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359/jbmr.060507]</w:t>
      </w:r>
    </w:p>
    <w:p w14:paraId="5C8DC049" w14:textId="77777777" w:rsidR="002A1533" w:rsidRPr="00407DAE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Weber</w:t>
      </w:r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TJ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Quarle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L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Molecula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Control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hosphoru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omeostasi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and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recisi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reatment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sz w:val="24"/>
          <w:szCs w:val="24"/>
        </w:rPr>
        <w:t>Hypophosphatemic</w:t>
      </w:r>
      <w:proofErr w:type="spellEnd"/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isorders.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M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Bi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Rep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9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5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75-85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31871877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1007/s40610-019-0118-1]</w:t>
      </w:r>
    </w:p>
    <w:p w14:paraId="4516976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07DAE">
        <w:rPr>
          <w:rFonts w:ascii="Book Antiqua" w:hAnsi="Book Antiqua"/>
          <w:sz w:val="24"/>
          <w:szCs w:val="24"/>
        </w:rPr>
        <w:t>124</w:t>
      </w:r>
      <w:r w:rsidRPr="00407DAE">
        <w:rPr>
          <w:rFonts w:ascii="Book Antiqua" w:hAnsi="Book Antiqua"/>
        </w:rPr>
        <w:t xml:space="preserve"> </w:t>
      </w:r>
      <w:proofErr w:type="spellStart"/>
      <w:r w:rsidRPr="00407DAE">
        <w:rPr>
          <w:rFonts w:ascii="Book Antiqua" w:hAnsi="Book Antiqua"/>
          <w:b/>
          <w:bCs/>
          <w:sz w:val="24"/>
          <w:szCs w:val="24"/>
        </w:rPr>
        <w:t>Leifheit-Nestler</w:t>
      </w:r>
      <w:proofErr w:type="spellEnd"/>
      <w:r w:rsidRPr="00407DAE">
        <w:rPr>
          <w:rFonts w:ascii="Book Antiqua" w:hAnsi="Book Antiqua"/>
          <w:b/>
          <w:bCs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M</w:t>
      </w:r>
      <w:r w:rsidRPr="00407DAE">
        <w:rPr>
          <w:rFonts w:ascii="Book Antiqua" w:hAnsi="Book Antiqua"/>
          <w:sz w:val="24"/>
          <w:szCs w:val="24"/>
        </w:rPr>
        <w:t>,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affner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Paracrin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Effects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f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FGF23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on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the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Heart.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Front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Endocrinol</w:t>
      </w:r>
      <w:r w:rsidRPr="00407DAE">
        <w:rPr>
          <w:rFonts w:ascii="Book Antiqua" w:hAnsi="Book Antiqua"/>
          <w:i/>
          <w:iCs/>
        </w:rPr>
        <w:t xml:space="preserve"> </w:t>
      </w:r>
      <w:r w:rsidRPr="00407DAE">
        <w:rPr>
          <w:rFonts w:ascii="Book Antiqua" w:hAnsi="Book Antiqua"/>
          <w:i/>
          <w:iCs/>
          <w:sz w:val="24"/>
          <w:szCs w:val="24"/>
        </w:rPr>
        <w:t>(Lausanne)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018;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b/>
          <w:bCs/>
          <w:sz w:val="24"/>
          <w:szCs w:val="24"/>
        </w:rPr>
        <w:t>9</w:t>
      </w:r>
      <w:r w:rsidRPr="00407DAE">
        <w:rPr>
          <w:rFonts w:ascii="Book Antiqua" w:hAnsi="Book Antiqua"/>
          <w:sz w:val="24"/>
          <w:szCs w:val="24"/>
        </w:rPr>
        <w:t>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78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[PMID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29892269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DOI:</w:t>
      </w:r>
      <w:r w:rsidRPr="00407DAE">
        <w:rPr>
          <w:rFonts w:ascii="Book Antiqua" w:hAnsi="Book Antiqua"/>
        </w:rPr>
        <w:t xml:space="preserve"> </w:t>
      </w:r>
      <w:r w:rsidRPr="00407DAE">
        <w:rPr>
          <w:rFonts w:ascii="Book Antiqua" w:hAnsi="Book Antiqua"/>
          <w:sz w:val="24"/>
          <w:szCs w:val="24"/>
        </w:rPr>
        <w:t>10.3389/fendo.2018.00278]</w:t>
      </w:r>
    </w:p>
    <w:p w14:paraId="38D8E2F5" w14:textId="77777777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8359C96" w14:textId="4525090C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58E5C7B5" w14:textId="7777777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Footnotes</w:t>
      </w:r>
    </w:p>
    <w:p w14:paraId="022B4126" w14:textId="3E78E8FA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nflict-of-interes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6C284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th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cla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fli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ublic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nuscript</w:t>
      </w:r>
    </w:p>
    <w:p w14:paraId="506F12D7" w14:textId="77777777" w:rsidR="007816F7" w:rsidRDefault="007816F7" w:rsidP="002A1533">
      <w:pPr>
        <w:spacing w:after="0" w:line="360" w:lineRule="auto"/>
        <w:jc w:val="both"/>
      </w:pPr>
    </w:p>
    <w:p w14:paraId="50329940" w14:textId="1B0037AF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Open-Acces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pen-acce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lec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-hou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l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er-review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er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corda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re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m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tribu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onCommercia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C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-N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4.0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cens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mi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the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tribut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mix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ap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il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p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n-commerciall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cen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riv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ffer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erm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vid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rigi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n-commercial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e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ttps://creativecommons.org/Licenses/by-nc/4.0/</w:t>
      </w:r>
    </w:p>
    <w:p w14:paraId="402E003F" w14:textId="77777777" w:rsidR="007816F7" w:rsidRDefault="007816F7" w:rsidP="002A1533">
      <w:pPr>
        <w:spacing w:after="0" w:line="360" w:lineRule="auto"/>
        <w:jc w:val="both"/>
      </w:pPr>
    </w:p>
    <w:p w14:paraId="3FCC3C1D" w14:textId="1EF22F6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rovenanc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eer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review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v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ternal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ed.</w:t>
      </w:r>
    </w:p>
    <w:p w14:paraId="192B0C77" w14:textId="2D5B586E" w:rsidR="007816F7" w:rsidRDefault="00470411" w:rsidP="002A1533">
      <w:pPr>
        <w:spacing w:after="0" w:line="360" w:lineRule="auto"/>
        <w:jc w:val="both"/>
        <w:rPr>
          <w:lang w:eastAsia="zh-CN"/>
        </w:rPr>
      </w:pPr>
      <w:r w:rsidRPr="00836002">
        <w:rPr>
          <w:rFonts w:ascii="Book Antiqua" w:hAnsi="Book Antiqua"/>
          <w:b/>
          <w:sz w:val="24"/>
          <w:szCs w:val="24"/>
        </w:rPr>
        <w:t>Peer-review model</w:t>
      </w:r>
      <w:r w:rsidRPr="001D0504">
        <w:rPr>
          <w:rFonts w:ascii="Book Antiqua" w:hAnsi="Book Antiqua"/>
          <w:sz w:val="24"/>
          <w:szCs w:val="24"/>
        </w:rPr>
        <w:t>: Single blind</w:t>
      </w:r>
    </w:p>
    <w:p w14:paraId="157A0A31" w14:textId="77777777" w:rsidR="00470411" w:rsidRDefault="00470411" w:rsidP="002A1533">
      <w:pPr>
        <w:spacing w:after="0" w:line="360" w:lineRule="auto"/>
        <w:jc w:val="both"/>
        <w:rPr>
          <w:lang w:eastAsia="zh-CN"/>
        </w:rPr>
      </w:pPr>
    </w:p>
    <w:p w14:paraId="2389E23C" w14:textId="1F5C6083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tarted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ri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7BB8E9B1" w14:textId="3417E49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Firs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decision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Ju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8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7FEA1997" w14:textId="79663AF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ress:</w:t>
      </w:r>
      <w:r w:rsidR="00BC30CD" w:rsidRPr="00BC30CD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BC30CD" w:rsidRPr="00BB3981">
        <w:rPr>
          <w:rFonts w:ascii="Book Antiqua" w:eastAsia="Book Antiqua" w:hAnsi="Book Antiqua" w:cs="Book Antiqua"/>
          <w:color w:val="000000"/>
          <w:sz w:val="24"/>
        </w:rPr>
        <w:t>November 30, 2021</w:t>
      </w:r>
    </w:p>
    <w:p w14:paraId="52E4C471" w14:textId="77777777" w:rsidR="007816F7" w:rsidRDefault="007816F7" w:rsidP="002A1533">
      <w:pPr>
        <w:spacing w:after="0" w:line="360" w:lineRule="auto"/>
        <w:jc w:val="both"/>
      </w:pPr>
    </w:p>
    <w:p w14:paraId="2D51165E" w14:textId="5954638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Specialt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a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470411">
        <w:rPr>
          <w:rFonts w:ascii="Book Antiqua" w:eastAsia="Book Antiqua" w:hAnsi="Book Antiqua" w:cs="Book Antiqua"/>
          <w:color w:val="000000"/>
          <w:sz w:val="24"/>
        </w:rPr>
        <w:t xml:space="preserve"> cardiovascular s</w:t>
      </w:r>
      <w:r>
        <w:rPr>
          <w:rFonts w:ascii="Book Antiqua" w:eastAsia="Book Antiqua" w:hAnsi="Book Antiqua" w:cs="Book Antiqua"/>
          <w:color w:val="000000"/>
          <w:sz w:val="24"/>
        </w:rPr>
        <w:t>ystems</w:t>
      </w:r>
    </w:p>
    <w:p w14:paraId="1AD3DC88" w14:textId="3DABFEC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Country/Territor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rigin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4CC012B7" w14:textId="726B221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report’s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cientific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qualit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classification</w:t>
      </w:r>
    </w:p>
    <w:p w14:paraId="7F9AD0FE" w14:textId="6C3FCFEC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Excellent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71508A4B" w14:textId="29D75F3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Ve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ood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</w:t>
      </w:r>
    </w:p>
    <w:p w14:paraId="39D66059" w14:textId="6690ECF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Good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703B0EF8" w14:textId="373B0DE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Fair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24BA3BBA" w14:textId="6BFF2103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Poor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17921D2C" w14:textId="77777777" w:rsidR="007816F7" w:rsidRDefault="007816F7" w:rsidP="002A1533">
      <w:pPr>
        <w:spacing w:after="0" w:line="360" w:lineRule="auto"/>
        <w:jc w:val="both"/>
      </w:pPr>
    </w:p>
    <w:p w14:paraId="5B75E937" w14:textId="16C5475C" w:rsidR="007816F7" w:rsidRDefault="007816F7" w:rsidP="002A1533">
      <w:pPr>
        <w:spacing w:after="0" w:line="360" w:lineRule="auto"/>
        <w:jc w:val="both"/>
        <w:sectPr w:rsidR="007816F7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  <w:sz w:val="24"/>
        </w:rPr>
        <w:t>P-Reviewer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Higashikaw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-Editor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YJ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L-Editor:</w:t>
      </w:r>
      <w:r w:rsidR="006C284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="008C14FB" w:rsidRPr="008C14FB">
        <w:rPr>
          <w:rFonts w:ascii="Book Antiqua" w:hAnsi="Book Antiqua" w:cs="Book Antiqua" w:hint="eastAsia"/>
          <w:color w:val="000000"/>
          <w:sz w:val="24"/>
          <w:lang w:eastAsia="zh-CN"/>
        </w:rPr>
        <w:t>A</w:t>
      </w:r>
      <w:r w:rsidR="008C14FB">
        <w:rPr>
          <w:rFonts w:ascii="Book Antiqua" w:hAnsi="Book Antiqua" w:cs="Book Antiqua" w:hint="eastAsia"/>
          <w:b/>
          <w:color w:val="000000"/>
          <w:sz w:val="24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-Editor:</w:t>
      </w:r>
      <w:r w:rsidR="008C14FB">
        <w:rPr>
          <w:rFonts w:ascii="Book Antiqua" w:hAnsi="Book Antiqua" w:cs="Book Antiqua" w:hint="eastAsia"/>
          <w:b/>
          <w:color w:val="000000"/>
          <w:sz w:val="24"/>
          <w:lang w:eastAsia="zh-CN"/>
        </w:rPr>
        <w:t xml:space="preserve"> </w:t>
      </w:r>
      <w:r w:rsidR="008C14FB">
        <w:rPr>
          <w:rFonts w:ascii="Book Antiqua" w:eastAsia="Book Antiqua" w:hAnsi="Book Antiqua" w:cs="Book Antiqua"/>
          <w:color w:val="000000"/>
          <w:sz w:val="24"/>
        </w:rPr>
        <w:t>Ma YJ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</w:p>
    <w:p w14:paraId="27649646" w14:textId="6BE300A2" w:rsidR="007816F7" w:rsidRPr="007816F7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Figur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Legends</w:t>
      </w:r>
    </w:p>
    <w:p w14:paraId="6771BAAA" w14:textId="4D8ABD42" w:rsidR="007816F7" w:rsidRPr="009A440E" w:rsidRDefault="00B25C69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228AD955" wp14:editId="5C0F2EFE">
            <wp:extent cx="2161540" cy="4831080"/>
            <wp:effectExtent l="0" t="0" r="0" b="7620"/>
            <wp:docPr id="4" name="图片 4" descr="F:\期刊工作间\2020-English journals workshop\2021-制作PDF和XML\67240-11.26-PDF\67240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期刊工作间\2020-English journals workshop\2021-制作PDF和XML\67240-11.26-PDF\67240-g00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1540" cy="4831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12FDF4" w14:textId="7268E4EA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470411">
        <w:rPr>
          <w:rFonts w:ascii="Book Antiqua" w:hAnsi="Book Antiqua"/>
          <w:b/>
          <w:sz w:val="24"/>
          <w:szCs w:val="24"/>
        </w:rPr>
        <w:t>1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9A440E">
        <w:rPr>
          <w:rFonts w:ascii="Book Antiqua" w:hAnsi="Book Antiqua"/>
          <w:b/>
          <w:sz w:val="24"/>
          <w:szCs w:val="24"/>
        </w:rPr>
        <w:t>Glycosuria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med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from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470411">
        <w:rPr>
          <w:rFonts w:ascii="Book Antiqua" w:hAnsi="Book Antiqua"/>
          <w:b/>
          <w:sz w:val="24"/>
          <w:szCs w:val="24"/>
        </w:rPr>
        <w:t>sodium-glucose cotransporter 2</w:t>
      </w:r>
      <w:r w:rsidR="00C13102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i</w:t>
      </w:r>
      <w:r w:rsidRPr="009A440E">
        <w:rPr>
          <w:rFonts w:ascii="Book Antiqua" w:hAnsi="Book Antiqua"/>
          <w:b/>
          <w:sz w:val="24"/>
          <w:szCs w:val="24"/>
        </w:rPr>
        <w:t>nhibition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OpenStax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llege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SGLT2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s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odium-glucose cotransporter 2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208341AB" w14:textId="16E29E72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0EE52FCB" w14:textId="77777777" w:rsidR="002A1533" w:rsidRPr="00C13102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10A122B" w14:textId="533C1EF5" w:rsidR="007816F7" w:rsidRPr="009A440E" w:rsidRDefault="00B25C69" w:rsidP="002A153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28612676" wp14:editId="1DB8BD1F">
            <wp:extent cx="4503420" cy="2801620"/>
            <wp:effectExtent l="0" t="0" r="0" b="0"/>
            <wp:docPr id="5" name="图片 5" descr="F:\期刊工作间\2020-English journals workshop\2021-制作PDF和XML\67240-11.26-PDF\67240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期刊工作间\2020-English journals workshop\2021-制作PDF和XML\67240-11.26-PDF\67240-g00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420" cy="280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12434" w14:textId="6F8D730A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>
        <w:rPr>
          <w:rFonts w:ascii="Book Antiqua" w:hAnsi="Book Antiqua"/>
          <w:b/>
          <w:sz w:val="24"/>
          <w:szCs w:val="24"/>
        </w:rPr>
        <w:t>2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9A440E">
        <w:rPr>
          <w:rFonts w:ascii="Book Antiqua" w:hAnsi="Book Antiqua"/>
          <w:b/>
          <w:sz w:val="24"/>
          <w:szCs w:val="24"/>
        </w:rPr>
        <w:t>Glycosuria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med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from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C13102">
        <w:rPr>
          <w:rFonts w:ascii="Book Antiqua" w:hAnsi="Book Antiqua"/>
          <w:b/>
          <w:sz w:val="24"/>
          <w:szCs w:val="24"/>
        </w:rPr>
        <w:t>sodium-glucose cotransporter 2</w:t>
      </w:r>
      <w:r w:rsidR="00C1310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i</w:t>
      </w:r>
      <w:r w:rsidRPr="009A440E">
        <w:rPr>
          <w:rFonts w:ascii="Book Antiqua" w:hAnsi="Book Antiqua"/>
          <w:b/>
          <w:sz w:val="24"/>
          <w:szCs w:val="24"/>
        </w:rPr>
        <w:t>nhibition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Servier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Medical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rt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PT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p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roximal tubul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;</w:t>
      </w:r>
      <w:r w:rsidR="00C13102" w:rsidRPr="00C1310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SGLT2i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s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odium-glucose cotransporter 2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inhibitor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5C39333A" w14:textId="783A031B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5F864322" w14:textId="016A6813" w:rsidR="00BD32AF" w:rsidRDefault="00B25C69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  <w:sectPr w:rsidR="00BD32AF">
          <w:head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74704A7C" wp14:editId="54A450F4">
            <wp:extent cx="4318000" cy="2743200"/>
            <wp:effectExtent l="0" t="0" r="6350" b="0"/>
            <wp:docPr id="6" name="图片 6" descr="F:\期刊工作间\2020-English journals workshop\2021-制作PDF和XML\67240-11.26-PDF\67240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期刊工作间\2020-English journals workshop\2021-制作PDF和XML\67240-11.26-PDF\67240-g003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80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816F7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>
        <w:rPr>
          <w:rFonts w:ascii="Book Antiqua" w:hAnsi="Book Antiqua"/>
          <w:b/>
          <w:sz w:val="24"/>
          <w:szCs w:val="24"/>
        </w:rPr>
        <w:t>3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 w:rsidRPr="009A440E">
        <w:rPr>
          <w:rFonts w:ascii="Book Antiqua" w:hAnsi="Book Antiqua"/>
          <w:b/>
          <w:sz w:val="24"/>
          <w:szCs w:val="24"/>
        </w:rPr>
        <w:t>Examples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of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deleterious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cardiovascular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pathways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assoc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with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hyperphosphatemia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an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C13102">
        <w:rPr>
          <w:rFonts w:ascii="Book Antiqua" w:hAnsi="Book Antiqua"/>
          <w:b/>
          <w:sz w:val="24"/>
          <w:szCs w:val="24"/>
        </w:rPr>
        <w:t>reactive oxygen species</w:t>
      </w:r>
      <w:r w:rsidR="007816F7" w:rsidRPr="009A440E">
        <w:rPr>
          <w:rFonts w:ascii="Book Antiqua" w:hAnsi="Book Antiqua"/>
          <w:b/>
          <w:sz w:val="24"/>
          <w:szCs w:val="24"/>
        </w:rPr>
        <w:t>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16F7" w:rsidRPr="00C13102">
        <w:rPr>
          <w:rFonts w:ascii="Book Antiqua" w:hAnsi="Book Antiqua"/>
          <w:sz w:val="24"/>
          <w:szCs w:val="24"/>
        </w:rPr>
        <w:t>Servier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Medical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rt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16F7"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R</w:t>
      </w:r>
      <w:r w:rsidR="00C13102" w:rsidRPr="00C13102">
        <w:rPr>
          <w:rFonts w:ascii="Book Antiqua" w:hAnsi="Book Antiqua" w:hint="eastAsia"/>
          <w:caps/>
          <w:sz w:val="24"/>
          <w:szCs w:val="24"/>
          <w:lang w:eastAsia="zh-CN"/>
        </w:rPr>
        <w:t>o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r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eactive oxygen specie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2A1533" w:rsidRPr="002A1533">
        <w:rPr>
          <w:rFonts w:ascii="Book Antiqua" w:hAnsi="Book Antiqua"/>
          <w:sz w:val="24"/>
          <w:szCs w:val="24"/>
          <w:lang w:eastAsia="zh-CN"/>
        </w:rPr>
        <w:t>NF-</w:t>
      </w:r>
      <w:proofErr w:type="spellStart"/>
      <w:r w:rsidR="002A1533" w:rsidRPr="002A1533">
        <w:rPr>
          <w:rFonts w:ascii="Book Antiqua" w:hAnsi="Book Antiqua"/>
          <w:sz w:val="24"/>
          <w:szCs w:val="24"/>
          <w:lang w:eastAsia="zh-CN"/>
        </w:rPr>
        <w:t>κB</w:t>
      </w:r>
      <w:proofErr w:type="spellEnd"/>
      <w:r w:rsidR="002A1533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2A1533" w:rsidRPr="002A1533">
        <w:rPr>
          <w:rFonts w:ascii="Book Antiqua" w:hAnsi="Book Antiqua"/>
          <w:caps/>
          <w:sz w:val="24"/>
          <w:szCs w:val="24"/>
          <w:lang w:eastAsia="zh-CN"/>
        </w:rPr>
        <w:t>n</w:t>
      </w:r>
      <w:r w:rsidR="002A1533" w:rsidRPr="002A1533">
        <w:rPr>
          <w:rFonts w:ascii="Book Antiqua" w:hAnsi="Book Antiqua"/>
          <w:sz w:val="24"/>
          <w:szCs w:val="24"/>
          <w:lang w:eastAsia="zh-CN"/>
        </w:rPr>
        <w:t>uclear factor kappa-B</w:t>
      </w:r>
    </w:p>
    <w:p w14:paraId="2389C7FA" w14:textId="77777777" w:rsidR="00BD32AF" w:rsidRDefault="00BD32AF" w:rsidP="00BD32AF">
      <w:pPr>
        <w:spacing w:after="0" w:line="240" w:lineRule="auto"/>
        <w:rPr>
          <w:rFonts w:ascii="Book Antiqua" w:hAnsi="Book Antiqua"/>
        </w:rPr>
      </w:pPr>
      <w:bookmarkStart w:id="11" w:name="_Hlk85017148"/>
    </w:p>
    <w:p w14:paraId="77C979A4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448E24BF" wp14:editId="1C2483F0">
            <wp:extent cx="2499360" cy="1440180"/>
            <wp:effectExtent l="0" t="0" r="0" b="7620"/>
            <wp:docPr id="3" name="图片 3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4C6EC9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1A42BF35" w14:textId="77777777" w:rsidR="00BD32AF" w:rsidRPr="00763D22" w:rsidRDefault="00BD32AF" w:rsidP="00BD32AF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Inc</w:t>
      </w:r>
    </w:p>
    <w:p w14:paraId="0DAE11D9" w14:textId="77777777" w:rsidR="00BD32AF" w:rsidRPr="00763D22" w:rsidRDefault="00BD32AF" w:rsidP="00BD32AF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69EF7125" w14:textId="77777777" w:rsidR="00BD32AF" w:rsidRPr="00763D22" w:rsidRDefault="00BD32AF" w:rsidP="00BD32AF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21D484F1" w14:textId="77777777" w:rsidR="00BD32AF" w:rsidRPr="00763D22" w:rsidRDefault="00BD32AF" w:rsidP="00BD32AF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70FCC5A0" w14:textId="77777777" w:rsidR="00BD32AF" w:rsidRPr="00763D22" w:rsidRDefault="00BD32AF" w:rsidP="00BD32AF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2C366E2F" w14:textId="77777777" w:rsidR="00BD32AF" w:rsidRPr="00763D22" w:rsidRDefault="00BD32AF" w:rsidP="00BD32AF">
      <w:pPr>
        <w:spacing w:after="0" w:line="240" w:lineRule="auto"/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3F2DB9A5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5837CE19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6FEA8925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139C3825" w14:textId="77777777" w:rsidR="00BD32AF" w:rsidRDefault="00BD32AF" w:rsidP="00BD32AF">
      <w:pPr>
        <w:spacing w:line="240" w:lineRule="auto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3FE64BC7" wp14:editId="00F5F6FA">
            <wp:extent cx="1447800" cy="1440180"/>
            <wp:effectExtent l="0" t="0" r="0" b="7620"/>
            <wp:docPr id="7" name="图片 7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22A5E7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2B436D2E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54C044AB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6F172E7B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675F2722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486D2655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1E6462B2" w14:textId="77777777" w:rsidR="00BD32AF" w:rsidRDefault="00BD32AF" w:rsidP="00BD32AF">
      <w:pPr>
        <w:spacing w:after="0" w:line="240" w:lineRule="auto"/>
        <w:jc w:val="center"/>
        <w:rPr>
          <w:rFonts w:ascii="Book Antiqua" w:hAnsi="Book Antiqua"/>
        </w:rPr>
      </w:pPr>
    </w:p>
    <w:p w14:paraId="6CDE4E4B" w14:textId="77777777" w:rsidR="00BD32AF" w:rsidRDefault="00BD32AF" w:rsidP="009341F3">
      <w:pPr>
        <w:spacing w:after="0" w:line="240" w:lineRule="auto"/>
        <w:rPr>
          <w:rFonts w:ascii="Book Antiqua" w:hAnsi="Book Antiqua"/>
        </w:rPr>
      </w:pPr>
    </w:p>
    <w:p w14:paraId="276E7DB9" w14:textId="77777777" w:rsidR="00BD32AF" w:rsidRPr="00763D22" w:rsidRDefault="00BD32AF" w:rsidP="00BD32AF">
      <w:pPr>
        <w:spacing w:after="0" w:line="240" w:lineRule="auto"/>
        <w:jc w:val="right"/>
        <w:rPr>
          <w:rFonts w:ascii="Book Antiqua" w:hAnsi="Book Antiqua"/>
          <w:color w:val="000000" w:themeColor="text1"/>
        </w:rPr>
      </w:pPr>
    </w:p>
    <w:p w14:paraId="1F1BDB8E" w14:textId="24A7CC2E" w:rsidR="007816F7" w:rsidRPr="009341F3" w:rsidRDefault="00BD32AF" w:rsidP="009341F3">
      <w:pPr>
        <w:spacing w:after="0" w:line="240" w:lineRule="auto"/>
        <w:jc w:val="center"/>
        <w:rPr>
          <w:rFonts w:ascii="Book Antiqua" w:hAnsi="Book Antiqua" w:hint="eastAsia"/>
          <w:color w:val="000000" w:themeColor="text1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  <w:bookmarkEnd w:id="11"/>
    </w:p>
    <w:sectPr w:rsidR="007816F7" w:rsidRPr="009341F3" w:rsidSect="00FF6650">
      <w:pgSz w:w="11906" w:h="16838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6508E0" w14:textId="77777777" w:rsidR="00AA041A" w:rsidRDefault="00AA041A" w:rsidP="00157082">
      <w:pPr>
        <w:spacing w:after="0" w:line="240" w:lineRule="auto"/>
      </w:pPr>
      <w:r>
        <w:separator/>
      </w:r>
    </w:p>
  </w:endnote>
  <w:endnote w:type="continuationSeparator" w:id="0">
    <w:p w14:paraId="6E71A04B" w14:textId="77777777" w:rsidR="00AA041A" w:rsidRDefault="00AA041A" w:rsidP="001570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Kqytjc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Segoe Print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51624287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7265807D" w14:textId="6C99080A" w:rsidR="008C14FB" w:rsidRDefault="008C14FB" w:rsidP="002A1533">
            <w:pPr>
              <w:pStyle w:val="a3"/>
              <w:jc w:val="right"/>
            </w:pPr>
            <w:r w:rsidRPr="002A15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FC0BA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2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2A15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FC0BA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6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323AD6A6" w14:textId="77777777" w:rsidR="008C14FB" w:rsidRDefault="008C14FB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5CFABC" w14:textId="77777777" w:rsidR="00AA041A" w:rsidRDefault="00AA041A" w:rsidP="00157082">
      <w:pPr>
        <w:spacing w:after="0" w:line="240" w:lineRule="auto"/>
      </w:pPr>
      <w:r>
        <w:separator/>
      </w:r>
    </w:p>
  </w:footnote>
  <w:footnote w:type="continuationSeparator" w:id="0">
    <w:p w14:paraId="0C45C669" w14:textId="77777777" w:rsidR="00AA041A" w:rsidRDefault="00AA041A" w:rsidP="0015708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5D41F0" w14:textId="4E7E1E82" w:rsidR="008C14FB" w:rsidRDefault="008C14FB">
    <w:pPr>
      <w:pStyle w:val="a6"/>
    </w:pPr>
    <w:r>
      <w:ptab w:relativeTo="margin" w:alignment="center" w:leader="none"/>
    </w:r>
    <w:r>
      <w:ptab w:relativeTo="margin" w:alignment="right" w:leader="none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sawws0259zae9r5dvpx5srv9ddrtxpatr&quot;&gt;SGLT2 Phosphate Revis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3&lt;/item&gt;&lt;item&gt;104&lt;/item&gt;&lt;item&gt;105&lt;/item&gt;&lt;item&gt;106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/record-ids&gt;&lt;/item&gt;&lt;/Libraries&gt;"/>
  </w:docVars>
  <w:rsids>
    <w:rsidRoot w:val="003360F6"/>
    <w:rsid w:val="000049B6"/>
    <w:rsid w:val="000130CA"/>
    <w:rsid w:val="00013944"/>
    <w:rsid w:val="000172C3"/>
    <w:rsid w:val="00024A0F"/>
    <w:rsid w:val="00026210"/>
    <w:rsid w:val="000318E9"/>
    <w:rsid w:val="00040B62"/>
    <w:rsid w:val="0004183F"/>
    <w:rsid w:val="00041C47"/>
    <w:rsid w:val="00047210"/>
    <w:rsid w:val="00047C3D"/>
    <w:rsid w:val="00050B56"/>
    <w:rsid w:val="00051FBD"/>
    <w:rsid w:val="00052B8C"/>
    <w:rsid w:val="00054EA3"/>
    <w:rsid w:val="0005757F"/>
    <w:rsid w:val="000577CE"/>
    <w:rsid w:val="000671C2"/>
    <w:rsid w:val="00070704"/>
    <w:rsid w:val="00073D75"/>
    <w:rsid w:val="000748CB"/>
    <w:rsid w:val="0008172F"/>
    <w:rsid w:val="000859F9"/>
    <w:rsid w:val="000873AB"/>
    <w:rsid w:val="000924F3"/>
    <w:rsid w:val="000947C2"/>
    <w:rsid w:val="000959F6"/>
    <w:rsid w:val="000960FA"/>
    <w:rsid w:val="00097CAE"/>
    <w:rsid w:val="00097E64"/>
    <w:rsid w:val="000A0F3E"/>
    <w:rsid w:val="000A3A23"/>
    <w:rsid w:val="000A3A4E"/>
    <w:rsid w:val="000A3BCC"/>
    <w:rsid w:val="000A7436"/>
    <w:rsid w:val="000B07FA"/>
    <w:rsid w:val="000B4F38"/>
    <w:rsid w:val="000B6017"/>
    <w:rsid w:val="000C01CA"/>
    <w:rsid w:val="000C1C3C"/>
    <w:rsid w:val="000C46FF"/>
    <w:rsid w:val="000C52A1"/>
    <w:rsid w:val="000C6DCA"/>
    <w:rsid w:val="000C7ACE"/>
    <w:rsid w:val="000D253B"/>
    <w:rsid w:val="000D3CEE"/>
    <w:rsid w:val="000D4F66"/>
    <w:rsid w:val="000D64C3"/>
    <w:rsid w:val="000D6F0A"/>
    <w:rsid w:val="000E1BC0"/>
    <w:rsid w:val="000E356A"/>
    <w:rsid w:val="000E3A0B"/>
    <w:rsid w:val="000E41E8"/>
    <w:rsid w:val="000F2920"/>
    <w:rsid w:val="001004CA"/>
    <w:rsid w:val="001023AB"/>
    <w:rsid w:val="00102717"/>
    <w:rsid w:val="0011004E"/>
    <w:rsid w:val="001134D3"/>
    <w:rsid w:val="00113AE5"/>
    <w:rsid w:val="00114C02"/>
    <w:rsid w:val="001153F1"/>
    <w:rsid w:val="001260C0"/>
    <w:rsid w:val="001307DE"/>
    <w:rsid w:val="00131F00"/>
    <w:rsid w:val="00146D41"/>
    <w:rsid w:val="00146E8B"/>
    <w:rsid w:val="00147180"/>
    <w:rsid w:val="001506C7"/>
    <w:rsid w:val="0015364F"/>
    <w:rsid w:val="0015421B"/>
    <w:rsid w:val="00157082"/>
    <w:rsid w:val="001573C5"/>
    <w:rsid w:val="001604D3"/>
    <w:rsid w:val="00163A75"/>
    <w:rsid w:val="00164DF1"/>
    <w:rsid w:val="0017193F"/>
    <w:rsid w:val="0017239A"/>
    <w:rsid w:val="0017497A"/>
    <w:rsid w:val="001800F6"/>
    <w:rsid w:val="00184630"/>
    <w:rsid w:val="0018469F"/>
    <w:rsid w:val="0018648F"/>
    <w:rsid w:val="00187CE6"/>
    <w:rsid w:val="0019083A"/>
    <w:rsid w:val="001934B2"/>
    <w:rsid w:val="0019491E"/>
    <w:rsid w:val="001961DD"/>
    <w:rsid w:val="001A0248"/>
    <w:rsid w:val="001A025C"/>
    <w:rsid w:val="001A06F4"/>
    <w:rsid w:val="001A5008"/>
    <w:rsid w:val="001A5F87"/>
    <w:rsid w:val="001B14F3"/>
    <w:rsid w:val="001B2446"/>
    <w:rsid w:val="001B37E9"/>
    <w:rsid w:val="001C1C14"/>
    <w:rsid w:val="001C3947"/>
    <w:rsid w:val="001C5779"/>
    <w:rsid w:val="001C74E9"/>
    <w:rsid w:val="001D0E37"/>
    <w:rsid w:val="001D529F"/>
    <w:rsid w:val="001D5F07"/>
    <w:rsid w:val="001E0D50"/>
    <w:rsid w:val="001E6FBF"/>
    <w:rsid w:val="001F24EE"/>
    <w:rsid w:val="001F2628"/>
    <w:rsid w:val="001F352A"/>
    <w:rsid w:val="001F42EC"/>
    <w:rsid w:val="001F5EA7"/>
    <w:rsid w:val="001F717B"/>
    <w:rsid w:val="001F7368"/>
    <w:rsid w:val="00201B7D"/>
    <w:rsid w:val="00203A30"/>
    <w:rsid w:val="00204796"/>
    <w:rsid w:val="00210AEF"/>
    <w:rsid w:val="0021217D"/>
    <w:rsid w:val="00213C52"/>
    <w:rsid w:val="00225924"/>
    <w:rsid w:val="00231526"/>
    <w:rsid w:val="00232BB3"/>
    <w:rsid w:val="002330B0"/>
    <w:rsid w:val="0023368B"/>
    <w:rsid w:val="0023369E"/>
    <w:rsid w:val="0023549D"/>
    <w:rsid w:val="002361E1"/>
    <w:rsid w:val="00236E45"/>
    <w:rsid w:val="002375AA"/>
    <w:rsid w:val="00244B81"/>
    <w:rsid w:val="0025097B"/>
    <w:rsid w:val="0025480E"/>
    <w:rsid w:val="002550E6"/>
    <w:rsid w:val="002622D5"/>
    <w:rsid w:val="00262307"/>
    <w:rsid w:val="00264952"/>
    <w:rsid w:val="00275482"/>
    <w:rsid w:val="002807DA"/>
    <w:rsid w:val="00282CD6"/>
    <w:rsid w:val="00282ED6"/>
    <w:rsid w:val="002846E6"/>
    <w:rsid w:val="00286970"/>
    <w:rsid w:val="0028782D"/>
    <w:rsid w:val="00287BE8"/>
    <w:rsid w:val="00287DDC"/>
    <w:rsid w:val="0029127D"/>
    <w:rsid w:val="00292343"/>
    <w:rsid w:val="00293DD4"/>
    <w:rsid w:val="0029531A"/>
    <w:rsid w:val="002971C3"/>
    <w:rsid w:val="002A021B"/>
    <w:rsid w:val="002A0867"/>
    <w:rsid w:val="002A0F13"/>
    <w:rsid w:val="002A1533"/>
    <w:rsid w:val="002A4A00"/>
    <w:rsid w:val="002A5CDA"/>
    <w:rsid w:val="002A6693"/>
    <w:rsid w:val="002A6B0A"/>
    <w:rsid w:val="002B074B"/>
    <w:rsid w:val="002B36AB"/>
    <w:rsid w:val="002C0180"/>
    <w:rsid w:val="002C0570"/>
    <w:rsid w:val="002C10D8"/>
    <w:rsid w:val="002C713D"/>
    <w:rsid w:val="002C737E"/>
    <w:rsid w:val="002D0B92"/>
    <w:rsid w:val="002D19B7"/>
    <w:rsid w:val="002D3ADE"/>
    <w:rsid w:val="002E317C"/>
    <w:rsid w:val="002E331F"/>
    <w:rsid w:val="002E5435"/>
    <w:rsid w:val="002F06BF"/>
    <w:rsid w:val="002F1BEE"/>
    <w:rsid w:val="002F43E2"/>
    <w:rsid w:val="002F73C3"/>
    <w:rsid w:val="00300012"/>
    <w:rsid w:val="00300BC9"/>
    <w:rsid w:val="00301AF9"/>
    <w:rsid w:val="00305C79"/>
    <w:rsid w:val="00311DDE"/>
    <w:rsid w:val="00312444"/>
    <w:rsid w:val="00316B19"/>
    <w:rsid w:val="0032255F"/>
    <w:rsid w:val="00323B6D"/>
    <w:rsid w:val="00326497"/>
    <w:rsid w:val="00327295"/>
    <w:rsid w:val="003321C7"/>
    <w:rsid w:val="003360F6"/>
    <w:rsid w:val="00340739"/>
    <w:rsid w:val="00343124"/>
    <w:rsid w:val="00343BD9"/>
    <w:rsid w:val="00344358"/>
    <w:rsid w:val="0034766F"/>
    <w:rsid w:val="003511BE"/>
    <w:rsid w:val="00352847"/>
    <w:rsid w:val="003572C9"/>
    <w:rsid w:val="00360771"/>
    <w:rsid w:val="00361075"/>
    <w:rsid w:val="003632FC"/>
    <w:rsid w:val="003653FF"/>
    <w:rsid w:val="00372C90"/>
    <w:rsid w:val="0037719A"/>
    <w:rsid w:val="00380C70"/>
    <w:rsid w:val="00382AD8"/>
    <w:rsid w:val="00383B65"/>
    <w:rsid w:val="0038404C"/>
    <w:rsid w:val="00384BB9"/>
    <w:rsid w:val="0039056B"/>
    <w:rsid w:val="003932D4"/>
    <w:rsid w:val="00394043"/>
    <w:rsid w:val="00396624"/>
    <w:rsid w:val="003A66C0"/>
    <w:rsid w:val="003A67CC"/>
    <w:rsid w:val="003A7FC1"/>
    <w:rsid w:val="003B03E4"/>
    <w:rsid w:val="003B1BA0"/>
    <w:rsid w:val="003D1B25"/>
    <w:rsid w:val="003D43EE"/>
    <w:rsid w:val="003D5E3A"/>
    <w:rsid w:val="003D6B40"/>
    <w:rsid w:val="003E0A6E"/>
    <w:rsid w:val="003E1F81"/>
    <w:rsid w:val="003E2FD5"/>
    <w:rsid w:val="003E76A6"/>
    <w:rsid w:val="003E772C"/>
    <w:rsid w:val="003F0F69"/>
    <w:rsid w:val="003F3DED"/>
    <w:rsid w:val="003F4879"/>
    <w:rsid w:val="004001B9"/>
    <w:rsid w:val="0040037A"/>
    <w:rsid w:val="0040417C"/>
    <w:rsid w:val="00404FCC"/>
    <w:rsid w:val="00407DAE"/>
    <w:rsid w:val="00411885"/>
    <w:rsid w:val="00412399"/>
    <w:rsid w:val="00412E1E"/>
    <w:rsid w:val="0041581E"/>
    <w:rsid w:val="00415B42"/>
    <w:rsid w:val="00415E6D"/>
    <w:rsid w:val="00427762"/>
    <w:rsid w:val="00427903"/>
    <w:rsid w:val="0043018F"/>
    <w:rsid w:val="004361F5"/>
    <w:rsid w:val="0044156F"/>
    <w:rsid w:val="00441C07"/>
    <w:rsid w:val="00443BDB"/>
    <w:rsid w:val="00446C8E"/>
    <w:rsid w:val="004508C5"/>
    <w:rsid w:val="004515D9"/>
    <w:rsid w:val="00456800"/>
    <w:rsid w:val="00456D2D"/>
    <w:rsid w:val="00466A89"/>
    <w:rsid w:val="00470411"/>
    <w:rsid w:val="00470ED9"/>
    <w:rsid w:val="00472303"/>
    <w:rsid w:val="00473E0B"/>
    <w:rsid w:val="00475660"/>
    <w:rsid w:val="00480BE7"/>
    <w:rsid w:val="00482D0E"/>
    <w:rsid w:val="004870C0"/>
    <w:rsid w:val="00487243"/>
    <w:rsid w:val="0048764D"/>
    <w:rsid w:val="004913F3"/>
    <w:rsid w:val="0049344F"/>
    <w:rsid w:val="0049528F"/>
    <w:rsid w:val="00496ECC"/>
    <w:rsid w:val="00496F13"/>
    <w:rsid w:val="004A2C06"/>
    <w:rsid w:val="004A5534"/>
    <w:rsid w:val="004A5D76"/>
    <w:rsid w:val="004A672B"/>
    <w:rsid w:val="004B47C0"/>
    <w:rsid w:val="004C1B5C"/>
    <w:rsid w:val="004C2387"/>
    <w:rsid w:val="004C5304"/>
    <w:rsid w:val="004C5D07"/>
    <w:rsid w:val="004C755B"/>
    <w:rsid w:val="004D08EB"/>
    <w:rsid w:val="004D099F"/>
    <w:rsid w:val="004D31BF"/>
    <w:rsid w:val="004D446F"/>
    <w:rsid w:val="004D4CCF"/>
    <w:rsid w:val="004E00B2"/>
    <w:rsid w:val="004E1603"/>
    <w:rsid w:val="004E4BFC"/>
    <w:rsid w:val="004E6667"/>
    <w:rsid w:val="004F49E4"/>
    <w:rsid w:val="004F56AC"/>
    <w:rsid w:val="004F5F59"/>
    <w:rsid w:val="005014DF"/>
    <w:rsid w:val="00503057"/>
    <w:rsid w:val="00503E2C"/>
    <w:rsid w:val="0050687E"/>
    <w:rsid w:val="00513501"/>
    <w:rsid w:val="00514287"/>
    <w:rsid w:val="005147E1"/>
    <w:rsid w:val="00515021"/>
    <w:rsid w:val="00515A3D"/>
    <w:rsid w:val="0051689D"/>
    <w:rsid w:val="00523B60"/>
    <w:rsid w:val="00525B5F"/>
    <w:rsid w:val="0053283E"/>
    <w:rsid w:val="0054101A"/>
    <w:rsid w:val="00542AB5"/>
    <w:rsid w:val="0054326E"/>
    <w:rsid w:val="00544C44"/>
    <w:rsid w:val="0054580C"/>
    <w:rsid w:val="00546DD1"/>
    <w:rsid w:val="005538F7"/>
    <w:rsid w:val="005552A8"/>
    <w:rsid w:val="00557373"/>
    <w:rsid w:val="00563FEE"/>
    <w:rsid w:val="005712BA"/>
    <w:rsid w:val="00572FAC"/>
    <w:rsid w:val="00573867"/>
    <w:rsid w:val="00573F92"/>
    <w:rsid w:val="00580592"/>
    <w:rsid w:val="0058116A"/>
    <w:rsid w:val="00581B27"/>
    <w:rsid w:val="00583262"/>
    <w:rsid w:val="00584124"/>
    <w:rsid w:val="00584DEF"/>
    <w:rsid w:val="00585E4D"/>
    <w:rsid w:val="00586032"/>
    <w:rsid w:val="0058754D"/>
    <w:rsid w:val="005903D5"/>
    <w:rsid w:val="00593184"/>
    <w:rsid w:val="00594150"/>
    <w:rsid w:val="00594D01"/>
    <w:rsid w:val="0059506F"/>
    <w:rsid w:val="00595235"/>
    <w:rsid w:val="00595BA4"/>
    <w:rsid w:val="005A3106"/>
    <w:rsid w:val="005A3365"/>
    <w:rsid w:val="005A53F7"/>
    <w:rsid w:val="005A6CC7"/>
    <w:rsid w:val="005A7098"/>
    <w:rsid w:val="005B2435"/>
    <w:rsid w:val="005B40C0"/>
    <w:rsid w:val="005B4993"/>
    <w:rsid w:val="005C10FE"/>
    <w:rsid w:val="005C399E"/>
    <w:rsid w:val="005C3A03"/>
    <w:rsid w:val="005C3E7B"/>
    <w:rsid w:val="005C7902"/>
    <w:rsid w:val="005D1F3E"/>
    <w:rsid w:val="005D2FEE"/>
    <w:rsid w:val="005D4EF9"/>
    <w:rsid w:val="005D507C"/>
    <w:rsid w:val="005D54B3"/>
    <w:rsid w:val="005D66C0"/>
    <w:rsid w:val="005E05D0"/>
    <w:rsid w:val="005F4872"/>
    <w:rsid w:val="005F4B29"/>
    <w:rsid w:val="00602BD4"/>
    <w:rsid w:val="0060398E"/>
    <w:rsid w:val="00604204"/>
    <w:rsid w:val="006072F5"/>
    <w:rsid w:val="00612562"/>
    <w:rsid w:val="00613121"/>
    <w:rsid w:val="00615A15"/>
    <w:rsid w:val="00621632"/>
    <w:rsid w:val="006227B0"/>
    <w:rsid w:val="0062460D"/>
    <w:rsid w:val="00630A96"/>
    <w:rsid w:val="00633038"/>
    <w:rsid w:val="0064299F"/>
    <w:rsid w:val="0064661C"/>
    <w:rsid w:val="006469FD"/>
    <w:rsid w:val="00650C2E"/>
    <w:rsid w:val="00656B03"/>
    <w:rsid w:val="00656EFE"/>
    <w:rsid w:val="00660237"/>
    <w:rsid w:val="00662F3D"/>
    <w:rsid w:val="0066363D"/>
    <w:rsid w:val="0066548F"/>
    <w:rsid w:val="006656A6"/>
    <w:rsid w:val="0066747B"/>
    <w:rsid w:val="006713F3"/>
    <w:rsid w:val="006721C8"/>
    <w:rsid w:val="00672A73"/>
    <w:rsid w:val="00673C93"/>
    <w:rsid w:val="00674F8B"/>
    <w:rsid w:val="00680571"/>
    <w:rsid w:val="00681F82"/>
    <w:rsid w:val="006827EE"/>
    <w:rsid w:val="00682E56"/>
    <w:rsid w:val="0068327E"/>
    <w:rsid w:val="00683A00"/>
    <w:rsid w:val="006936B6"/>
    <w:rsid w:val="00693CC8"/>
    <w:rsid w:val="0069429E"/>
    <w:rsid w:val="00694341"/>
    <w:rsid w:val="00694EFC"/>
    <w:rsid w:val="006A1337"/>
    <w:rsid w:val="006A1589"/>
    <w:rsid w:val="006A2631"/>
    <w:rsid w:val="006A6866"/>
    <w:rsid w:val="006A6A79"/>
    <w:rsid w:val="006B223A"/>
    <w:rsid w:val="006B307E"/>
    <w:rsid w:val="006B3F50"/>
    <w:rsid w:val="006B4BFF"/>
    <w:rsid w:val="006B5687"/>
    <w:rsid w:val="006B6AE1"/>
    <w:rsid w:val="006C0F47"/>
    <w:rsid w:val="006C2846"/>
    <w:rsid w:val="006D1084"/>
    <w:rsid w:val="006D3064"/>
    <w:rsid w:val="006D4AD1"/>
    <w:rsid w:val="006D6834"/>
    <w:rsid w:val="006E2A0D"/>
    <w:rsid w:val="006E2FBB"/>
    <w:rsid w:val="006E5278"/>
    <w:rsid w:val="006E5605"/>
    <w:rsid w:val="006E6808"/>
    <w:rsid w:val="006F35D9"/>
    <w:rsid w:val="006F368D"/>
    <w:rsid w:val="006F38CA"/>
    <w:rsid w:val="006F66B5"/>
    <w:rsid w:val="007025BA"/>
    <w:rsid w:val="00702C8C"/>
    <w:rsid w:val="00707194"/>
    <w:rsid w:val="007166D3"/>
    <w:rsid w:val="007229CB"/>
    <w:rsid w:val="007248E8"/>
    <w:rsid w:val="007330F4"/>
    <w:rsid w:val="0073419F"/>
    <w:rsid w:val="0074644D"/>
    <w:rsid w:val="00752988"/>
    <w:rsid w:val="007560B5"/>
    <w:rsid w:val="00760C65"/>
    <w:rsid w:val="007617CA"/>
    <w:rsid w:val="0076344B"/>
    <w:rsid w:val="007637D3"/>
    <w:rsid w:val="007656F6"/>
    <w:rsid w:val="00770F02"/>
    <w:rsid w:val="00773F72"/>
    <w:rsid w:val="0077732D"/>
    <w:rsid w:val="00780B64"/>
    <w:rsid w:val="007816F7"/>
    <w:rsid w:val="00785C70"/>
    <w:rsid w:val="00790BBD"/>
    <w:rsid w:val="007935BE"/>
    <w:rsid w:val="00793B0F"/>
    <w:rsid w:val="0079636B"/>
    <w:rsid w:val="007A0E13"/>
    <w:rsid w:val="007A533E"/>
    <w:rsid w:val="007A7550"/>
    <w:rsid w:val="007A7792"/>
    <w:rsid w:val="007B0F19"/>
    <w:rsid w:val="007B215F"/>
    <w:rsid w:val="007B33C7"/>
    <w:rsid w:val="007B43F9"/>
    <w:rsid w:val="007B66A4"/>
    <w:rsid w:val="007B6A79"/>
    <w:rsid w:val="007C0936"/>
    <w:rsid w:val="007C17AF"/>
    <w:rsid w:val="007C22A8"/>
    <w:rsid w:val="007C3480"/>
    <w:rsid w:val="007C3A9B"/>
    <w:rsid w:val="007D131A"/>
    <w:rsid w:val="007D31E9"/>
    <w:rsid w:val="007D338B"/>
    <w:rsid w:val="007D6877"/>
    <w:rsid w:val="007E0009"/>
    <w:rsid w:val="007E243B"/>
    <w:rsid w:val="007E2F41"/>
    <w:rsid w:val="007E436D"/>
    <w:rsid w:val="007E4C60"/>
    <w:rsid w:val="007F557E"/>
    <w:rsid w:val="00800507"/>
    <w:rsid w:val="008008BD"/>
    <w:rsid w:val="0080461D"/>
    <w:rsid w:val="00805CDA"/>
    <w:rsid w:val="0080693B"/>
    <w:rsid w:val="00812D92"/>
    <w:rsid w:val="008134DD"/>
    <w:rsid w:val="00815A4D"/>
    <w:rsid w:val="008163D2"/>
    <w:rsid w:val="00816F91"/>
    <w:rsid w:val="0082018F"/>
    <w:rsid w:val="008210EB"/>
    <w:rsid w:val="008253D1"/>
    <w:rsid w:val="008253FC"/>
    <w:rsid w:val="00827D51"/>
    <w:rsid w:val="00831A70"/>
    <w:rsid w:val="00833BF7"/>
    <w:rsid w:val="008347E8"/>
    <w:rsid w:val="00835573"/>
    <w:rsid w:val="0084014D"/>
    <w:rsid w:val="0084043C"/>
    <w:rsid w:val="00841FAA"/>
    <w:rsid w:val="00843628"/>
    <w:rsid w:val="0084482A"/>
    <w:rsid w:val="00845E8E"/>
    <w:rsid w:val="008461DD"/>
    <w:rsid w:val="008477B0"/>
    <w:rsid w:val="008478CB"/>
    <w:rsid w:val="00847930"/>
    <w:rsid w:val="0085247A"/>
    <w:rsid w:val="008538DF"/>
    <w:rsid w:val="00854BAB"/>
    <w:rsid w:val="00855036"/>
    <w:rsid w:val="00856E86"/>
    <w:rsid w:val="00857902"/>
    <w:rsid w:val="00860979"/>
    <w:rsid w:val="00861BC1"/>
    <w:rsid w:val="008635D0"/>
    <w:rsid w:val="00865757"/>
    <w:rsid w:val="008662F6"/>
    <w:rsid w:val="008702FA"/>
    <w:rsid w:val="00871537"/>
    <w:rsid w:val="00873728"/>
    <w:rsid w:val="0087482A"/>
    <w:rsid w:val="008750F9"/>
    <w:rsid w:val="008755FB"/>
    <w:rsid w:val="00880996"/>
    <w:rsid w:val="0088429C"/>
    <w:rsid w:val="0088795A"/>
    <w:rsid w:val="00891384"/>
    <w:rsid w:val="00893DF8"/>
    <w:rsid w:val="00895360"/>
    <w:rsid w:val="008A14D8"/>
    <w:rsid w:val="008A2955"/>
    <w:rsid w:val="008A3950"/>
    <w:rsid w:val="008A5431"/>
    <w:rsid w:val="008A74D8"/>
    <w:rsid w:val="008B0502"/>
    <w:rsid w:val="008B28BD"/>
    <w:rsid w:val="008C039F"/>
    <w:rsid w:val="008C0B24"/>
    <w:rsid w:val="008C14FB"/>
    <w:rsid w:val="008C1685"/>
    <w:rsid w:val="008C20AE"/>
    <w:rsid w:val="008C29AC"/>
    <w:rsid w:val="008C338A"/>
    <w:rsid w:val="008C420F"/>
    <w:rsid w:val="008C4B8E"/>
    <w:rsid w:val="008C57C5"/>
    <w:rsid w:val="008C7D26"/>
    <w:rsid w:val="008D385E"/>
    <w:rsid w:val="008D5050"/>
    <w:rsid w:val="008D7485"/>
    <w:rsid w:val="008E209B"/>
    <w:rsid w:val="008E521C"/>
    <w:rsid w:val="008E7BDE"/>
    <w:rsid w:val="008F0E3D"/>
    <w:rsid w:val="008F28A5"/>
    <w:rsid w:val="008F3E40"/>
    <w:rsid w:val="008F4B64"/>
    <w:rsid w:val="008F4E7D"/>
    <w:rsid w:val="00903DBF"/>
    <w:rsid w:val="00905608"/>
    <w:rsid w:val="009064BC"/>
    <w:rsid w:val="00907B18"/>
    <w:rsid w:val="00915AB4"/>
    <w:rsid w:val="00917BF3"/>
    <w:rsid w:val="0092370B"/>
    <w:rsid w:val="009238E4"/>
    <w:rsid w:val="00931A9F"/>
    <w:rsid w:val="00931CD5"/>
    <w:rsid w:val="00931F8C"/>
    <w:rsid w:val="009341F3"/>
    <w:rsid w:val="00940814"/>
    <w:rsid w:val="00940987"/>
    <w:rsid w:val="00941684"/>
    <w:rsid w:val="00941C35"/>
    <w:rsid w:val="00941FE7"/>
    <w:rsid w:val="00947601"/>
    <w:rsid w:val="0095102E"/>
    <w:rsid w:val="00955485"/>
    <w:rsid w:val="009572FF"/>
    <w:rsid w:val="009607D3"/>
    <w:rsid w:val="0096192C"/>
    <w:rsid w:val="00970AEF"/>
    <w:rsid w:val="009729D0"/>
    <w:rsid w:val="0097670A"/>
    <w:rsid w:val="00976CC7"/>
    <w:rsid w:val="009800E1"/>
    <w:rsid w:val="0099455A"/>
    <w:rsid w:val="009953BA"/>
    <w:rsid w:val="00996A58"/>
    <w:rsid w:val="009A2F9C"/>
    <w:rsid w:val="009A440E"/>
    <w:rsid w:val="009B0447"/>
    <w:rsid w:val="009B2347"/>
    <w:rsid w:val="009B2B1C"/>
    <w:rsid w:val="009B441C"/>
    <w:rsid w:val="009C029E"/>
    <w:rsid w:val="009C49BB"/>
    <w:rsid w:val="009D1108"/>
    <w:rsid w:val="009D1FD8"/>
    <w:rsid w:val="009D34C4"/>
    <w:rsid w:val="009D52E6"/>
    <w:rsid w:val="009E1205"/>
    <w:rsid w:val="009E4BAB"/>
    <w:rsid w:val="009E739B"/>
    <w:rsid w:val="009F1594"/>
    <w:rsid w:val="009F1CFD"/>
    <w:rsid w:val="009F2253"/>
    <w:rsid w:val="009F57BD"/>
    <w:rsid w:val="009F62DB"/>
    <w:rsid w:val="00A02AAE"/>
    <w:rsid w:val="00A11C8F"/>
    <w:rsid w:val="00A20323"/>
    <w:rsid w:val="00A20FC7"/>
    <w:rsid w:val="00A23D4B"/>
    <w:rsid w:val="00A258BA"/>
    <w:rsid w:val="00A2727A"/>
    <w:rsid w:val="00A30F8F"/>
    <w:rsid w:val="00A33098"/>
    <w:rsid w:val="00A37899"/>
    <w:rsid w:val="00A43E8A"/>
    <w:rsid w:val="00A454F5"/>
    <w:rsid w:val="00A4780E"/>
    <w:rsid w:val="00A50AA1"/>
    <w:rsid w:val="00A53C5F"/>
    <w:rsid w:val="00A56EB0"/>
    <w:rsid w:val="00A60E98"/>
    <w:rsid w:val="00A60F8C"/>
    <w:rsid w:val="00A61AA2"/>
    <w:rsid w:val="00A6316E"/>
    <w:rsid w:val="00A639A6"/>
    <w:rsid w:val="00A64B9D"/>
    <w:rsid w:val="00A6505D"/>
    <w:rsid w:val="00A65EDA"/>
    <w:rsid w:val="00A66F1E"/>
    <w:rsid w:val="00A70944"/>
    <w:rsid w:val="00A714B5"/>
    <w:rsid w:val="00A7559F"/>
    <w:rsid w:val="00A77349"/>
    <w:rsid w:val="00A818AA"/>
    <w:rsid w:val="00A81B95"/>
    <w:rsid w:val="00A85873"/>
    <w:rsid w:val="00A86647"/>
    <w:rsid w:val="00A87F98"/>
    <w:rsid w:val="00A95B83"/>
    <w:rsid w:val="00A97D89"/>
    <w:rsid w:val="00AA041A"/>
    <w:rsid w:val="00AA085A"/>
    <w:rsid w:val="00AA19B5"/>
    <w:rsid w:val="00AA48DA"/>
    <w:rsid w:val="00AA58EA"/>
    <w:rsid w:val="00AA7D8C"/>
    <w:rsid w:val="00AB2D77"/>
    <w:rsid w:val="00AB308D"/>
    <w:rsid w:val="00AB6197"/>
    <w:rsid w:val="00AB779F"/>
    <w:rsid w:val="00AC0F38"/>
    <w:rsid w:val="00AC2A75"/>
    <w:rsid w:val="00AC3F22"/>
    <w:rsid w:val="00AD0BFB"/>
    <w:rsid w:val="00AD19EB"/>
    <w:rsid w:val="00AD20FB"/>
    <w:rsid w:val="00AD2A89"/>
    <w:rsid w:val="00AD3307"/>
    <w:rsid w:val="00AD3A02"/>
    <w:rsid w:val="00AD417A"/>
    <w:rsid w:val="00AD6FC3"/>
    <w:rsid w:val="00AD7BCD"/>
    <w:rsid w:val="00AE1E0F"/>
    <w:rsid w:val="00AE49D0"/>
    <w:rsid w:val="00AE7484"/>
    <w:rsid w:val="00AF458B"/>
    <w:rsid w:val="00B04D2E"/>
    <w:rsid w:val="00B0547B"/>
    <w:rsid w:val="00B06E0B"/>
    <w:rsid w:val="00B07F70"/>
    <w:rsid w:val="00B11AA3"/>
    <w:rsid w:val="00B12187"/>
    <w:rsid w:val="00B12AA9"/>
    <w:rsid w:val="00B1398C"/>
    <w:rsid w:val="00B149D8"/>
    <w:rsid w:val="00B158E7"/>
    <w:rsid w:val="00B16FB5"/>
    <w:rsid w:val="00B228A0"/>
    <w:rsid w:val="00B254A1"/>
    <w:rsid w:val="00B25C69"/>
    <w:rsid w:val="00B347C6"/>
    <w:rsid w:val="00B36D46"/>
    <w:rsid w:val="00B40FC8"/>
    <w:rsid w:val="00B416A5"/>
    <w:rsid w:val="00B42FF4"/>
    <w:rsid w:val="00B43E10"/>
    <w:rsid w:val="00B46382"/>
    <w:rsid w:val="00B46FF9"/>
    <w:rsid w:val="00B471FD"/>
    <w:rsid w:val="00B478C8"/>
    <w:rsid w:val="00B5259B"/>
    <w:rsid w:val="00B55173"/>
    <w:rsid w:val="00B57DAF"/>
    <w:rsid w:val="00B629EB"/>
    <w:rsid w:val="00B64D8A"/>
    <w:rsid w:val="00B65D93"/>
    <w:rsid w:val="00B66C95"/>
    <w:rsid w:val="00B73C01"/>
    <w:rsid w:val="00B76155"/>
    <w:rsid w:val="00B7664C"/>
    <w:rsid w:val="00B7738E"/>
    <w:rsid w:val="00B8164B"/>
    <w:rsid w:val="00B82E51"/>
    <w:rsid w:val="00B83029"/>
    <w:rsid w:val="00B83270"/>
    <w:rsid w:val="00B84DDF"/>
    <w:rsid w:val="00B8568E"/>
    <w:rsid w:val="00B87C37"/>
    <w:rsid w:val="00B87D0F"/>
    <w:rsid w:val="00B96F7B"/>
    <w:rsid w:val="00BA0058"/>
    <w:rsid w:val="00BA5DE1"/>
    <w:rsid w:val="00BA6F6E"/>
    <w:rsid w:val="00BA7846"/>
    <w:rsid w:val="00BB30D7"/>
    <w:rsid w:val="00BB380F"/>
    <w:rsid w:val="00BB3869"/>
    <w:rsid w:val="00BB3981"/>
    <w:rsid w:val="00BB3C1D"/>
    <w:rsid w:val="00BC2034"/>
    <w:rsid w:val="00BC30CD"/>
    <w:rsid w:val="00BC4130"/>
    <w:rsid w:val="00BC6535"/>
    <w:rsid w:val="00BD32AF"/>
    <w:rsid w:val="00BD410C"/>
    <w:rsid w:val="00BD5FCD"/>
    <w:rsid w:val="00BD6292"/>
    <w:rsid w:val="00BD6E6F"/>
    <w:rsid w:val="00BE4932"/>
    <w:rsid w:val="00BE5A22"/>
    <w:rsid w:val="00BE6EC1"/>
    <w:rsid w:val="00BF14B8"/>
    <w:rsid w:val="00BF1A0A"/>
    <w:rsid w:val="00BF50C0"/>
    <w:rsid w:val="00C0277D"/>
    <w:rsid w:val="00C045FF"/>
    <w:rsid w:val="00C13102"/>
    <w:rsid w:val="00C15BEE"/>
    <w:rsid w:val="00C167E3"/>
    <w:rsid w:val="00C1688B"/>
    <w:rsid w:val="00C2273A"/>
    <w:rsid w:val="00C2472F"/>
    <w:rsid w:val="00C249ED"/>
    <w:rsid w:val="00C3316A"/>
    <w:rsid w:val="00C33491"/>
    <w:rsid w:val="00C352C5"/>
    <w:rsid w:val="00C37445"/>
    <w:rsid w:val="00C4080B"/>
    <w:rsid w:val="00C40EA8"/>
    <w:rsid w:val="00C40F98"/>
    <w:rsid w:val="00C44EDE"/>
    <w:rsid w:val="00C45617"/>
    <w:rsid w:val="00C46AC4"/>
    <w:rsid w:val="00C50377"/>
    <w:rsid w:val="00C64146"/>
    <w:rsid w:val="00C64300"/>
    <w:rsid w:val="00C64C4E"/>
    <w:rsid w:val="00C659D3"/>
    <w:rsid w:val="00C65B6D"/>
    <w:rsid w:val="00C677FA"/>
    <w:rsid w:val="00C706BA"/>
    <w:rsid w:val="00C715DB"/>
    <w:rsid w:val="00C71AD9"/>
    <w:rsid w:val="00C7426C"/>
    <w:rsid w:val="00C7544E"/>
    <w:rsid w:val="00C806A6"/>
    <w:rsid w:val="00C84918"/>
    <w:rsid w:val="00C859FA"/>
    <w:rsid w:val="00C9249F"/>
    <w:rsid w:val="00C93FE0"/>
    <w:rsid w:val="00C9451C"/>
    <w:rsid w:val="00C96994"/>
    <w:rsid w:val="00C9767B"/>
    <w:rsid w:val="00CA0057"/>
    <w:rsid w:val="00CA12F2"/>
    <w:rsid w:val="00CA283D"/>
    <w:rsid w:val="00CB02DA"/>
    <w:rsid w:val="00CB0FE5"/>
    <w:rsid w:val="00CB3CBC"/>
    <w:rsid w:val="00CB52BA"/>
    <w:rsid w:val="00CB64AE"/>
    <w:rsid w:val="00CC0FBF"/>
    <w:rsid w:val="00CC277F"/>
    <w:rsid w:val="00CC371E"/>
    <w:rsid w:val="00CC5789"/>
    <w:rsid w:val="00CD3786"/>
    <w:rsid w:val="00CD5CEB"/>
    <w:rsid w:val="00CE2D90"/>
    <w:rsid w:val="00CE5A6B"/>
    <w:rsid w:val="00CE6785"/>
    <w:rsid w:val="00CE6D8E"/>
    <w:rsid w:val="00CE7CAD"/>
    <w:rsid w:val="00CF0545"/>
    <w:rsid w:val="00CF1A7F"/>
    <w:rsid w:val="00CF29C1"/>
    <w:rsid w:val="00CF2D47"/>
    <w:rsid w:val="00CF73F3"/>
    <w:rsid w:val="00D0575C"/>
    <w:rsid w:val="00D1030D"/>
    <w:rsid w:val="00D10F67"/>
    <w:rsid w:val="00D12DD7"/>
    <w:rsid w:val="00D14DA2"/>
    <w:rsid w:val="00D15415"/>
    <w:rsid w:val="00D16D25"/>
    <w:rsid w:val="00D200E6"/>
    <w:rsid w:val="00D22754"/>
    <w:rsid w:val="00D259E3"/>
    <w:rsid w:val="00D325D4"/>
    <w:rsid w:val="00D32FBF"/>
    <w:rsid w:val="00D336B1"/>
    <w:rsid w:val="00D35B9F"/>
    <w:rsid w:val="00D41D20"/>
    <w:rsid w:val="00D42B71"/>
    <w:rsid w:val="00D43DA6"/>
    <w:rsid w:val="00D5142B"/>
    <w:rsid w:val="00D534F5"/>
    <w:rsid w:val="00D56797"/>
    <w:rsid w:val="00D56F98"/>
    <w:rsid w:val="00D57397"/>
    <w:rsid w:val="00D57FE5"/>
    <w:rsid w:val="00D62B8A"/>
    <w:rsid w:val="00D62EE9"/>
    <w:rsid w:val="00D630E3"/>
    <w:rsid w:val="00D6403A"/>
    <w:rsid w:val="00D64C9A"/>
    <w:rsid w:val="00D666FC"/>
    <w:rsid w:val="00D67350"/>
    <w:rsid w:val="00D70215"/>
    <w:rsid w:val="00D71B9E"/>
    <w:rsid w:val="00D74769"/>
    <w:rsid w:val="00D74B0C"/>
    <w:rsid w:val="00D75A3F"/>
    <w:rsid w:val="00D769D5"/>
    <w:rsid w:val="00D776E4"/>
    <w:rsid w:val="00D77FC4"/>
    <w:rsid w:val="00D8237B"/>
    <w:rsid w:val="00D914A3"/>
    <w:rsid w:val="00D92013"/>
    <w:rsid w:val="00D92620"/>
    <w:rsid w:val="00D95980"/>
    <w:rsid w:val="00DA283B"/>
    <w:rsid w:val="00DA5F2C"/>
    <w:rsid w:val="00DA7728"/>
    <w:rsid w:val="00DB077A"/>
    <w:rsid w:val="00DB3E58"/>
    <w:rsid w:val="00DB3F2E"/>
    <w:rsid w:val="00DB7B35"/>
    <w:rsid w:val="00DC2D5A"/>
    <w:rsid w:val="00DC3013"/>
    <w:rsid w:val="00DC48D6"/>
    <w:rsid w:val="00DC7153"/>
    <w:rsid w:val="00DD1A03"/>
    <w:rsid w:val="00DD3844"/>
    <w:rsid w:val="00DD41C3"/>
    <w:rsid w:val="00DD5FD2"/>
    <w:rsid w:val="00DD634C"/>
    <w:rsid w:val="00DD7CF7"/>
    <w:rsid w:val="00DD7F3D"/>
    <w:rsid w:val="00DE0445"/>
    <w:rsid w:val="00DE64CD"/>
    <w:rsid w:val="00DF0018"/>
    <w:rsid w:val="00DF2158"/>
    <w:rsid w:val="00DF2388"/>
    <w:rsid w:val="00DF3E12"/>
    <w:rsid w:val="00DF6F56"/>
    <w:rsid w:val="00E05331"/>
    <w:rsid w:val="00E064D1"/>
    <w:rsid w:val="00E10B81"/>
    <w:rsid w:val="00E14DDA"/>
    <w:rsid w:val="00E15207"/>
    <w:rsid w:val="00E1740A"/>
    <w:rsid w:val="00E226EE"/>
    <w:rsid w:val="00E259C9"/>
    <w:rsid w:val="00E329A0"/>
    <w:rsid w:val="00E33C7C"/>
    <w:rsid w:val="00E35562"/>
    <w:rsid w:val="00E3777D"/>
    <w:rsid w:val="00E4198E"/>
    <w:rsid w:val="00E42428"/>
    <w:rsid w:val="00E45987"/>
    <w:rsid w:val="00E50649"/>
    <w:rsid w:val="00E54365"/>
    <w:rsid w:val="00E5526D"/>
    <w:rsid w:val="00E61CCD"/>
    <w:rsid w:val="00E61FCA"/>
    <w:rsid w:val="00E62126"/>
    <w:rsid w:val="00E62F6C"/>
    <w:rsid w:val="00E63513"/>
    <w:rsid w:val="00E64C10"/>
    <w:rsid w:val="00E65A2E"/>
    <w:rsid w:val="00E75636"/>
    <w:rsid w:val="00E7585D"/>
    <w:rsid w:val="00E8208B"/>
    <w:rsid w:val="00E82750"/>
    <w:rsid w:val="00E85A3E"/>
    <w:rsid w:val="00E86A16"/>
    <w:rsid w:val="00E90231"/>
    <w:rsid w:val="00E91AD0"/>
    <w:rsid w:val="00E93693"/>
    <w:rsid w:val="00E97B6A"/>
    <w:rsid w:val="00EA4D38"/>
    <w:rsid w:val="00EB3B08"/>
    <w:rsid w:val="00EB5450"/>
    <w:rsid w:val="00EB7295"/>
    <w:rsid w:val="00EC2F2E"/>
    <w:rsid w:val="00ED1B43"/>
    <w:rsid w:val="00ED2CA0"/>
    <w:rsid w:val="00ED3E3A"/>
    <w:rsid w:val="00ED45CB"/>
    <w:rsid w:val="00ED4709"/>
    <w:rsid w:val="00ED48AB"/>
    <w:rsid w:val="00ED5740"/>
    <w:rsid w:val="00EE72C2"/>
    <w:rsid w:val="00EE782D"/>
    <w:rsid w:val="00EE7CF6"/>
    <w:rsid w:val="00EF04C7"/>
    <w:rsid w:val="00EF5FEF"/>
    <w:rsid w:val="00EF63D5"/>
    <w:rsid w:val="00EF7E9C"/>
    <w:rsid w:val="00F002FD"/>
    <w:rsid w:val="00F024ED"/>
    <w:rsid w:val="00F026C5"/>
    <w:rsid w:val="00F03C3A"/>
    <w:rsid w:val="00F06B87"/>
    <w:rsid w:val="00F072A7"/>
    <w:rsid w:val="00F12DDE"/>
    <w:rsid w:val="00F15320"/>
    <w:rsid w:val="00F15324"/>
    <w:rsid w:val="00F20DCE"/>
    <w:rsid w:val="00F21B18"/>
    <w:rsid w:val="00F2329E"/>
    <w:rsid w:val="00F2784E"/>
    <w:rsid w:val="00F30588"/>
    <w:rsid w:val="00F3295F"/>
    <w:rsid w:val="00F33007"/>
    <w:rsid w:val="00F46D13"/>
    <w:rsid w:val="00F5293B"/>
    <w:rsid w:val="00F54936"/>
    <w:rsid w:val="00F60CCC"/>
    <w:rsid w:val="00F61943"/>
    <w:rsid w:val="00F63585"/>
    <w:rsid w:val="00F639E9"/>
    <w:rsid w:val="00F64064"/>
    <w:rsid w:val="00F672D7"/>
    <w:rsid w:val="00F76332"/>
    <w:rsid w:val="00F82B7F"/>
    <w:rsid w:val="00F8436C"/>
    <w:rsid w:val="00F8599D"/>
    <w:rsid w:val="00F85AB6"/>
    <w:rsid w:val="00F86FB9"/>
    <w:rsid w:val="00F8727F"/>
    <w:rsid w:val="00F9236E"/>
    <w:rsid w:val="00F93462"/>
    <w:rsid w:val="00F93DEB"/>
    <w:rsid w:val="00F94C96"/>
    <w:rsid w:val="00FB5FC0"/>
    <w:rsid w:val="00FB61F6"/>
    <w:rsid w:val="00FB63B2"/>
    <w:rsid w:val="00FB66C7"/>
    <w:rsid w:val="00FB72A5"/>
    <w:rsid w:val="00FC00C6"/>
    <w:rsid w:val="00FC0BAE"/>
    <w:rsid w:val="00FC2BBF"/>
    <w:rsid w:val="00FC6FF0"/>
    <w:rsid w:val="00FD0BDD"/>
    <w:rsid w:val="00FD2602"/>
    <w:rsid w:val="00FD442A"/>
    <w:rsid w:val="00FD6343"/>
    <w:rsid w:val="00FD67E5"/>
    <w:rsid w:val="00FD6C9A"/>
    <w:rsid w:val="00FD7272"/>
    <w:rsid w:val="00FE00E8"/>
    <w:rsid w:val="00FE3205"/>
    <w:rsid w:val="00FE3328"/>
    <w:rsid w:val="00FE762C"/>
    <w:rsid w:val="00FF27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4B07D50"/>
  <w15:docId w15:val="{335A3E8C-4954-4C38-8FE1-BD48D5FADB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4326E"/>
  </w:style>
  <w:style w:type="paragraph" w:styleId="1">
    <w:name w:val="heading 1"/>
    <w:basedOn w:val="a"/>
    <w:next w:val="a"/>
    <w:link w:val="10"/>
    <w:qFormat/>
    <w:rsid w:val="002A1533"/>
    <w:pPr>
      <w:keepNext/>
      <w:spacing w:before="240" w:after="60" w:line="240" w:lineRule="auto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qFormat/>
    <w:rsid w:val="002A1533"/>
    <w:pPr>
      <w:keepNext/>
      <w:spacing w:before="240" w:after="60" w:line="240" w:lineRule="auto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0"/>
    <w:qFormat/>
    <w:rsid w:val="002A1533"/>
    <w:pPr>
      <w:keepNext/>
      <w:spacing w:before="240" w:after="60" w:line="240" w:lineRule="auto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0"/>
    <w:qFormat/>
    <w:rsid w:val="002A1533"/>
    <w:pPr>
      <w:keepNext/>
      <w:spacing w:before="240" w:after="60" w:line="240" w:lineRule="auto"/>
      <w:outlineLvl w:val="3"/>
    </w:pPr>
    <w:rPr>
      <w:rFonts w:ascii="Book Antiqua" w:eastAsia="Book Antiqua" w:hAnsi="Book Antiqua" w:cs="Book Antiqua"/>
      <w:b/>
      <w:bCs/>
      <w:sz w:val="24"/>
      <w:szCs w:val="24"/>
    </w:rPr>
  </w:style>
  <w:style w:type="paragraph" w:styleId="5">
    <w:name w:val="heading 5"/>
    <w:basedOn w:val="a"/>
    <w:next w:val="a"/>
    <w:link w:val="50"/>
    <w:qFormat/>
    <w:rsid w:val="002A1533"/>
    <w:pPr>
      <w:spacing w:before="240" w:after="60" w:line="240" w:lineRule="auto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0"/>
    <w:qFormat/>
    <w:rsid w:val="002A1533"/>
    <w:pPr>
      <w:spacing w:before="240" w:after="60" w:line="240" w:lineRule="auto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372C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页脚 字符"/>
    <w:basedOn w:val="a0"/>
    <w:link w:val="a3"/>
    <w:uiPriority w:val="99"/>
    <w:rsid w:val="00372C90"/>
  </w:style>
  <w:style w:type="character" w:styleId="a5">
    <w:name w:val="Hyperlink"/>
    <w:basedOn w:val="a0"/>
    <w:uiPriority w:val="99"/>
    <w:unhideWhenUsed/>
    <w:rsid w:val="00372C90"/>
    <w:rPr>
      <w:color w:val="0000FF"/>
      <w:u w:val="single"/>
    </w:rPr>
  </w:style>
  <w:style w:type="character" w:customStyle="1" w:styleId="kx21rb">
    <w:name w:val="kx21rb"/>
    <w:basedOn w:val="a0"/>
    <w:rsid w:val="00372C90"/>
  </w:style>
  <w:style w:type="paragraph" w:customStyle="1" w:styleId="Default">
    <w:name w:val="Default"/>
    <w:rsid w:val="00372C9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a6">
    <w:name w:val="header"/>
    <w:basedOn w:val="a"/>
    <w:link w:val="a7"/>
    <w:uiPriority w:val="99"/>
    <w:unhideWhenUsed/>
    <w:rsid w:val="001570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7">
    <w:name w:val="页眉 字符"/>
    <w:basedOn w:val="a0"/>
    <w:link w:val="a6"/>
    <w:uiPriority w:val="99"/>
    <w:rsid w:val="00157082"/>
  </w:style>
  <w:style w:type="paragraph" w:customStyle="1" w:styleId="EndNoteBibliographyTitle">
    <w:name w:val="EndNote Bibliography Title"/>
    <w:basedOn w:val="a"/>
    <w:link w:val="EndNoteBibliographyTitleChar"/>
    <w:rsid w:val="00B64D8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64D8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B64D8A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B64D8A"/>
    <w:rPr>
      <w:rFonts w:ascii="Calibri" w:hAnsi="Calibri" w:cs="Calibri"/>
      <w:noProof/>
    </w:rPr>
  </w:style>
  <w:style w:type="character" w:styleId="a8">
    <w:name w:val="annotation reference"/>
    <w:basedOn w:val="a0"/>
    <w:uiPriority w:val="99"/>
    <w:semiHidden/>
    <w:unhideWhenUsed/>
    <w:rsid w:val="00384BB9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384BB9"/>
    <w:pPr>
      <w:spacing w:line="240" w:lineRule="auto"/>
    </w:pPr>
    <w:rPr>
      <w:sz w:val="20"/>
      <w:szCs w:val="20"/>
    </w:rPr>
  </w:style>
  <w:style w:type="character" w:customStyle="1" w:styleId="aa">
    <w:name w:val="批注文字 字符"/>
    <w:basedOn w:val="a0"/>
    <w:link w:val="a9"/>
    <w:uiPriority w:val="99"/>
    <w:semiHidden/>
    <w:rsid w:val="00384BB9"/>
    <w:rPr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384BB9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384BB9"/>
    <w:rPr>
      <w:b/>
      <w:bCs/>
      <w:sz w:val="20"/>
      <w:szCs w:val="20"/>
    </w:rPr>
  </w:style>
  <w:style w:type="paragraph" w:styleId="ad">
    <w:name w:val="Balloon Text"/>
    <w:basedOn w:val="a"/>
    <w:link w:val="ae"/>
    <w:uiPriority w:val="99"/>
    <w:semiHidden/>
    <w:unhideWhenUsed/>
    <w:rsid w:val="00384B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384BB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F21B18"/>
    <w:rPr>
      <w:color w:val="605E5C"/>
      <w:shd w:val="clear" w:color="auto" w:fill="E1DFDD"/>
    </w:rPr>
  </w:style>
  <w:style w:type="character" w:styleId="af">
    <w:name w:val="FollowedHyperlink"/>
    <w:basedOn w:val="a0"/>
    <w:uiPriority w:val="99"/>
    <w:semiHidden/>
    <w:unhideWhenUsed/>
    <w:rsid w:val="00845E8E"/>
    <w:rPr>
      <w:color w:val="954F72" w:themeColor="followed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E82750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rsid w:val="002A1533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rsid w:val="002A1533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0">
    <w:name w:val="标题 3 字符"/>
    <w:basedOn w:val="a0"/>
    <w:link w:val="3"/>
    <w:rsid w:val="002A1533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0">
    <w:name w:val="标题 4 字符"/>
    <w:basedOn w:val="a0"/>
    <w:link w:val="4"/>
    <w:rsid w:val="002A1533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0">
    <w:name w:val="标题 5 字符"/>
    <w:basedOn w:val="a0"/>
    <w:link w:val="5"/>
    <w:rsid w:val="002A1533"/>
    <w:rPr>
      <w:rFonts w:ascii="Book Antiqua" w:eastAsia="Book Antiqua" w:hAnsi="Book Antiqua" w:cs="Book Antiqua"/>
      <w:b/>
      <w:bCs/>
      <w:iCs/>
      <w:sz w:val="20"/>
      <w:szCs w:val="20"/>
    </w:rPr>
  </w:style>
  <w:style w:type="character" w:customStyle="1" w:styleId="60">
    <w:name w:val="标题 6 字符"/>
    <w:basedOn w:val="a0"/>
    <w:link w:val="6"/>
    <w:rsid w:val="002A1533"/>
    <w:rPr>
      <w:rFonts w:ascii="Book Antiqua" w:eastAsia="Book Antiqua" w:hAnsi="Book Antiqua" w:cs="Book Antiqua"/>
      <w:b/>
      <w:bCs/>
      <w:sz w:val="16"/>
      <w:szCs w:val="16"/>
    </w:rPr>
  </w:style>
  <w:style w:type="paragraph" w:styleId="af0">
    <w:name w:val="Revision"/>
    <w:hidden/>
    <w:uiPriority w:val="99"/>
    <w:semiHidden/>
    <w:rsid w:val="00BB398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866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3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6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4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1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AEACE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D028AF-B457-4C13-B2F2-A4986DDFEB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7</Pages>
  <Words>25584</Words>
  <Characters>145835</Characters>
  <Application>Microsoft Office Word</Application>
  <DocSecurity>0</DocSecurity>
  <Lines>1215</Lines>
  <Paragraphs>3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uhamed Nashawi</dc:creator>
  <cp:keywords/>
  <dc:description/>
  <cp:lastModifiedBy>Wang, Linyutong</cp:lastModifiedBy>
  <cp:revision>10</cp:revision>
  <dcterms:created xsi:type="dcterms:W3CDTF">2021-11-30T07:15:00Z</dcterms:created>
  <dcterms:modified xsi:type="dcterms:W3CDTF">2021-12-22T08:24:00Z</dcterms:modified>
</cp:coreProperties>
</file>